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8C55F" w14:textId="77777777" w:rsidR="00327356" w:rsidRDefault="00596F1D" w:rsidP="00297150">
      <w:pPr>
        <w:pStyle w:val="Title"/>
        <w:spacing w:line="360" w:lineRule="auto"/>
        <w:jc w:val="both"/>
      </w:pPr>
      <w:r>
        <w:t>Chapter 4 – Performance Testing</w:t>
      </w:r>
    </w:p>
    <w:p w14:paraId="1DCC8FF4" w14:textId="5719D7EB" w:rsidR="001A18D1" w:rsidRDefault="00E94A96" w:rsidP="00297150">
      <w:pPr>
        <w:spacing w:line="360" w:lineRule="auto"/>
        <w:jc w:val="both"/>
      </w:pPr>
      <w:r>
        <w:t xml:space="preserve">While the implementation works and can help in detecting the features of requesting UA’s, </w:t>
      </w:r>
      <w:r w:rsidR="004B6E3E">
        <w:t>its inherent goal is to improve the performance of web pages across bot</w:t>
      </w:r>
      <w:r w:rsidR="00DA73FE">
        <w:t>h existing and</w:t>
      </w:r>
      <w:r w:rsidR="00C375BB">
        <w:t xml:space="preserve"> future devices and UA’s.</w:t>
      </w:r>
      <w:r w:rsidR="00C632C2">
        <w:t xml:space="preserve"> This chapter presents</w:t>
      </w:r>
      <w:r w:rsidR="00E42960">
        <w:t xml:space="preserve"> the concept of Mobile Web Performance, as well as</w:t>
      </w:r>
      <w:r w:rsidR="00C632C2">
        <w:t xml:space="preserve"> how we conducted our performance tests and their results.</w:t>
      </w:r>
    </w:p>
    <w:p w14:paraId="687D88B9" w14:textId="322DA3A6" w:rsidR="001A18D1" w:rsidRDefault="001A18D1" w:rsidP="00297150">
      <w:pPr>
        <w:pStyle w:val="Heading1"/>
        <w:spacing w:line="360" w:lineRule="auto"/>
        <w:jc w:val="both"/>
      </w:pPr>
      <w:r>
        <w:t>Mobile Web Performance</w:t>
      </w:r>
    </w:p>
    <w:p w14:paraId="2561505A" w14:textId="667D0D5A" w:rsidR="00A127C7" w:rsidRDefault="00EF2BF7" w:rsidP="00297150">
      <w:pPr>
        <w:spacing w:line="360" w:lineRule="auto"/>
        <w:jc w:val="both"/>
      </w:pPr>
      <w:r>
        <w:t>The performance of web pages has been steadily increasing along with the</w:t>
      </w:r>
      <w:r w:rsidR="004B40A3">
        <w:t xml:space="preserve"> constantly</w:t>
      </w:r>
      <w:r>
        <w:t xml:space="preserve"> improving network infrastructure and computing power of modern desktop computers</w:t>
      </w:r>
      <w:r w:rsidR="00896A8A">
        <w:t xml:space="preserve">. With this </w:t>
      </w:r>
      <w:r w:rsidR="0019328F">
        <w:t>improved capacity W</w:t>
      </w:r>
      <w:r w:rsidR="00896A8A">
        <w:t>eb developers have been able to cr</w:t>
      </w:r>
      <w:r w:rsidR="0064465C">
        <w:t>eate richer experiences on the W</w:t>
      </w:r>
      <w:r w:rsidR="00896A8A">
        <w:t xml:space="preserve">eb through increased use of </w:t>
      </w:r>
      <w:r w:rsidR="00A851D8">
        <w:t>resources such as CSS, JS, images and video</w:t>
      </w:r>
      <w:r w:rsidR="00896A8A">
        <w:t>.</w:t>
      </w:r>
      <w:r w:rsidR="00B068D7">
        <w:t xml:space="preserve"> Because of this the size of W</w:t>
      </w:r>
      <w:r w:rsidR="006F3CB1">
        <w:t>eb pages has increased alongside the demand for more powerful com</w:t>
      </w:r>
      <w:r w:rsidR="004A58D3">
        <w:t>puters to render</w:t>
      </w:r>
      <w:r w:rsidR="001369E7">
        <w:t xml:space="preserve"> </w:t>
      </w:r>
      <w:r w:rsidR="0048441A">
        <w:t>them</w:t>
      </w:r>
      <w:r w:rsidR="001119FC">
        <w:t xml:space="preserve">. With the </w:t>
      </w:r>
      <w:r w:rsidR="00603D85">
        <w:t>emergence of mobile computing, W</w:t>
      </w:r>
      <w:r w:rsidR="001119FC">
        <w:t>eb pages again have to account for</w:t>
      </w:r>
      <w:r w:rsidR="00DD2FDE">
        <w:t xml:space="preserve"> being viewed on devices with</w:t>
      </w:r>
      <w:r w:rsidR="001119FC">
        <w:t xml:space="preserve"> limited computing power, </w:t>
      </w:r>
      <w:r w:rsidR="006351B2">
        <w:t xml:space="preserve">high </w:t>
      </w:r>
      <w:r w:rsidR="001119FC">
        <w:t>networ</w:t>
      </w:r>
      <w:r w:rsidR="00317EB3">
        <w:t xml:space="preserve">k latency and reduced bandwidth. Web pages designed with desktop computers in mind can be </w:t>
      </w:r>
      <w:r w:rsidR="00437960">
        <w:t>orders of magnitude slower on a mobile devi</w:t>
      </w:r>
      <w:r w:rsidR="00B20E7F">
        <w:t>ce, sometimes to such a degree that the W</w:t>
      </w:r>
      <w:r w:rsidR="00437960">
        <w:t>eb site</w:t>
      </w:r>
      <w:r w:rsidR="00B20E7F">
        <w:t xml:space="preserve"> is rendered</w:t>
      </w:r>
      <w:r w:rsidR="00437960">
        <w:t xml:space="preserve"> unusable.</w:t>
      </w:r>
      <w:r w:rsidR="00AF5B9B">
        <w:t xml:space="preserve"> This is in many ways a strange problem: on one hand mobile devices are much more powerful today than regular computers were ten years ago, but cellular networks are much akin to the regular wired networks</w:t>
      </w:r>
      <w:r w:rsidR="00FB647E">
        <w:t xml:space="preserve"> in terms of speed</w:t>
      </w:r>
      <w:r w:rsidR="00E92A5D">
        <w:t xml:space="preserve"> and price</w:t>
      </w:r>
      <w:r w:rsidR="00FB647E">
        <w:t xml:space="preserve"> as</w:t>
      </w:r>
      <w:r w:rsidR="007B2C24">
        <w:t xml:space="preserve"> they were</w:t>
      </w:r>
      <w:r w:rsidR="00AF5B9B">
        <w:t xml:space="preserve"> back then.</w:t>
      </w:r>
      <w:r w:rsidR="004011EA">
        <w:t xml:space="preserve"> </w:t>
      </w:r>
    </w:p>
    <w:p w14:paraId="3A1193EE" w14:textId="77777777" w:rsidR="00A127C7" w:rsidRDefault="00A127C7" w:rsidP="00297150">
      <w:pPr>
        <w:spacing w:line="360" w:lineRule="auto"/>
        <w:jc w:val="both"/>
      </w:pPr>
    </w:p>
    <w:p w14:paraId="2AD659C5" w14:textId="11DB09FF" w:rsidR="00622C71" w:rsidRDefault="004011EA" w:rsidP="00297150">
      <w:pPr>
        <w:spacing w:line="360" w:lineRule="auto"/>
        <w:jc w:val="both"/>
      </w:pPr>
      <w:r>
        <w:t>The web technologist, author and speaker Nicholas C. Zakas suggests in his article “The Evolution of Web Development for Mobile Devices” that the prob</w:t>
      </w:r>
      <w:r w:rsidR="009E535B">
        <w:t>lems we face today with Mobile W</w:t>
      </w:r>
      <w:r>
        <w:t>eb performance are rooted in two main concerns: network latency and mobile device hardware limitations</w:t>
      </w:r>
      <w:r w:rsidR="00312EBA">
        <w:t xml:space="preserve"> </w:t>
      </w:r>
      <w:r w:rsidR="00312EBA">
        <w:fldChar w:fldCharType="begin"/>
      </w:r>
      <w:r w:rsidR="00BE649E">
        <w:instrText xml:space="preserve"> ADDIN EN.CITE &lt;EndNote&gt;&lt;Cite&gt;&lt;Author&gt;Zakas&lt;/Author&gt;&lt;Year&gt;2013&lt;/Year&gt;&lt;RecNum&gt;28&lt;/RecNum&gt;&lt;DisplayText&gt;[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312EBA">
        <w:fldChar w:fldCharType="separate"/>
      </w:r>
      <w:r w:rsidR="00312EBA">
        <w:rPr>
          <w:noProof/>
        </w:rPr>
        <w:t>[</w:t>
      </w:r>
      <w:hyperlink w:anchor="_ENREF_1" w:tooltip="Zakas, 2013 #28" w:history="1">
        <w:r w:rsidR="00F31F27">
          <w:rPr>
            <w:noProof/>
          </w:rPr>
          <w:t>1</w:t>
        </w:r>
      </w:hyperlink>
      <w:r w:rsidR="00312EBA">
        <w:rPr>
          <w:noProof/>
        </w:rPr>
        <w:t>]</w:t>
      </w:r>
      <w:r w:rsidR="00312EBA">
        <w:fldChar w:fldCharType="end"/>
      </w:r>
      <w:r>
        <w:t>.</w:t>
      </w:r>
      <w:r w:rsidR="0071495B">
        <w:t xml:space="preserve"> He bases his suggestions on the work of Steve Souders, who we mentioned in chapter 1, </w:t>
      </w:r>
      <w:r w:rsidR="00ED6D76">
        <w:t>focusing on</w:t>
      </w:r>
      <w:r w:rsidR="0071495B">
        <w:t xml:space="preserve"> his list of best practices w</w:t>
      </w:r>
      <w:r w:rsidR="00ED6D76">
        <w:t>hen it comes to Web performance</w:t>
      </w:r>
      <w:r w:rsidR="00BE649E">
        <w:t xml:space="preserve"> </w:t>
      </w:r>
      <w:r w:rsidR="00BE649E">
        <w:fldChar w:fldCharType="begin"/>
      </w:r>
      <w:r w:rsidR="00BE649E">
        <w:instrText xml:space="preserve"> ADDIN EN.CITE &lt;EndNote&gt;&lt;Cite&gt;&lt;Author&gt;Souders&lt;/Author&gt;&lt;Year&gt;2008&lt;/Year&gt;&lt;RecNum&gt;27&lt;/RecNum&gt;&lt;DisplayText&gt;[2]&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E649E">
        <w:fldChar w:fldCharType="separate"/>
      </w:r>
      <w:r w:rsidR="00BE649E">
        <w:rPr>
          <w:noProof/>
        </w:rPr>
        <w:t>[</w:t>
      </w:r>
      <w:hyperlink w:anchor="_ENREF_2" w:tooltip="Souders, 2008 #27" w:history="1">
        <w:r w:rsidR="00F31F27">
          <w:rPr>
            <w:noProof/>
          </w:rPr>
          <w:t>2</w:t>
        </w:r>
      </w:hyperlink>
      <w:r w:rsidR="00BE649E">
        <w:rPr>
          <w:noProof/>
        </w:rPr>
        <w:t>]</w:t>
      </w:r>
      <w:r w:rsidR="00BE649E">
        <w:fldChar w:fldCharType="end"/>
      </w:r>
      <w:r w:rsidR="00ED6D76">
        <w:t>, especially rule 1</w:t>
      </w:r>
      <w:r w:rsidR="00492F4C">
        <w:t xml:space="preserve"> (make fewer HTTP requests)</w:t>
      </w:r>
      <w:r w:rsidR="00ED6D76">
        <w:t xml:space="preserve"> and 11</w:t>
      </w:r>
      <w:r w:rsidR="00492F4C">
        <w:t xml:space="preserve"> (avoid redirects)</w:t>
      </w:r>
      <w:r w:rsidR="00ED6D76">
        <w:t>.</w:t>
      </w:r>
    </w:p>
    <w:p w14:paraId="34DC163E" w14:textId="77777777" w:rsidR="0019328F" w:rsidRDefault="0019328F" w:rsidP="00297150">
      <w:pPr>
        <w:spacing w:line="360" w:lineRule="auto"/>
        <w:jc w:val="both"/>
      </w:pPr>
    </w:p>
    <w:p w14:paraId="7C3E9F6C" w14:textId="369E0899" w:rsidR="00622C71" w:rsidRDefault="00622C71" w:rsidP="00297150">
      <w:pPr>
        <w:pStyle w:val="Heading2"/>
        <w:spacing w:line="360" w:lineRule="auto"/>
        <w:jc w:val="both"/>
      </w:pPr>
      <w:r>
        <w:lastRenderedPageBreak/>
        <w:t>Network latency</w:t>
      </w:r>
    </w:p>
    <w:p w14:paraId="69352014" w14:textId="77777777" w:rsidR="001576E5" w:rsidRDefault="009850BC" w:rsidP="00297150">
      <w:pPr>
        <w:spacing w:line="360" w:lineRule="auto"/>
        <w:jc w:val="both"/>
      </w:pPr>
      <w:r>
        <w:t>In the context of Web performance we define latency as the delay experienced from sending a request over the network to receiving a response, i.e. the round-trip time of the request.</w:t>
      </w:r>
      <w:r w:rsidR="00346739">
        <w:t xml:space="preserve"> Bandwidth is defined as the amount of data a connection can receive over a specified amount of time, e.g. 20 Mb/s. Bandwidth may be limited by latency.</w:t>
      </w:r>
      <w:r w:rsidR="00787BBF">
        <w:t xml:space="preserve"> </w:t>
      </w:r>
    </w:p>
    <w:p w14:paraId="028BF6DE" w14:textId="77777777" w:rsidR="001576E5" w:rsidRDefault="001576E5" w:rsidP="00297150">
      <w:pPr>
        <w:spacing w:line="360" w:lineRule="auto"/>
        <w:jc w:val="both"/>
      </w:pPr>
    </w:p>
    <w:p w14:paraId="67BCB411" w14:textId="3FF0C042" w:rsidR="00622C71" w:rsidRDefault="00787BBF" w:rsidP="00297150">
      <w:pPr>
        <w:spacing w:line="360" w:lineRule="auto"/>
        <w:jc w:val="both"/>
      </w:pPr>
      <w:r>
        <w:t>On regular wired connections</w:t>
      </w:r>
      <w:r w:rsidR="00F63BFF">
        <w:t>,</w:t>
      </w:r>
      <w:r>
        <w:t xml:space="preserve"> latency </w:t>
      </w:r>
      <w:r w:rsidR="006E3E7C">
        <w:t xml:space="preserve">over short distances is minimal </w:t>
      </w:r>
      <w:r w:rsidR="00577E28">
        <w:t>as the packets sent over the network propagate</w:t>
      </w:r>
      <w:r w:rsidR="0056243D">
        <w:t xml:space="preserve"> through physical cables. Barring network congestion, </w:t>
      </w:r>
      <w:r w:rsidR="001576E5">
        <w:t xml:space="preserve">the only source of latency is electrical resistance in the wire material, or the speed of light </w:t>
      </w:r>
      <w:r w:rsidR="0056243D">
        <w:t>in the case of optical fiber cables.</w:t>
      </w:r>
      <w:r w:rsidR="00814A10">
        <w:t xml:space="preserve"> </w:t>
      </w:r>
      <w:r w:rsidR="00454F1A">
        <w:t xml:space="preserve">Because the signals propagate at a finite speed, latency increases with transmission distance, </w:t>
      </w:r>
      <w:r w:rsidR="00FF5526">
        <w:t>but</w:t>
      </w:r>
      <w:r w:rsidR="00814A10">
        <w:t xml:space="preserve"> interference causing transmission loss is kept to a minimum.</w:t>
      </w:r>
      <w:r w:rsidR="005004D9">
        <w:t xml:space="preserve"> Desktop </w:t>
      </w:r>
      <w:r w:rsidR="00761F85">
        <w:t>computers normally use</w:t>
      </w:r>
      <w:r w:rsidR="005004D9">
        <w:t xml:space="preserve"> a wired connection. </w:t>
      </w:r>
      <w:r w:rsidR="006F0583">
        <w:t xml:space="preserve">This means that they will experience minimal latency when </w:t>
      </w:r>
      <w:r w:rsidR="00AB31DC">
        <w:t>sending requests to Web servers,</w:t>
      </w:r>
      <w:r w:rsidR="00761F85">
        <w:t xml:space="preserve"> exacerbating</w:t>
      </w:r>
      <w:r w:rsidR="00AB31DC">
        <w:t xml:space="preserve"> the</w:t>
      </w:r>
      <w:r w:rsidR="001E10A7">
        <w:t xml:space="preserve"> difference between making a request on a desktop </w:t>
      </w:r>
      <w:r w:rsidR="008260F5">
        <w:t>computer versus a mobile device connected to a cellular network.</w:t>
      </w:r>
    </w:p>
    <w:p w14:paraId="56F837D9" w14:textId="77777777" w:rsidR="00DE3339" w:rsidRDefault="00DE3339" w:rsidP="00297150">
      <w:pPr>
        <w:spacing w:line="360" w:lineRule="auto"/>
        <w:jc w:val="both"/>
      </w:pPr>
    </w:p>
    <w:p w14:paraId="6D62780F" w14:textId="77777777" w:rsidR="00A63A08" w:rsidRDefault="00231C99" w:rsidP="00297150">
      <w:pPr>
        <w:spacing w:line="360" w:lineRule="auto"/>
        <w:jc w:val="both"/>
      </w:pPr>
      <w:r>
        <w:t>Wireless connections have</w:t>
      </w:r>
      <w:r w:rsidR="00DE3339">
        <w:t xml:space="preserve"> sever</w:t>
      </w:r>
      <w:r w:rsidR="004B7BAA">
        <w:t xml:space="preserve">al sources of interference and general signal loss that may increase latency when </w:t>
      </w:r>
      <w:r w:rsidR="008A063E">
        <w:t xml:space="preserve">making requests to a Web server. Requests made over a wireless network propagate through the air, completely unshielded from </w:t>
      </w:r>
      <w:r w:rsidR="00114319">
        <w:t>any kind of external interference.</w:t>
      </w:r>
      <w:r w:rsidR="0020330E">
        <w:t xml:space="preserve"> Radios, microwaves, walls or any other form of electromagnetic or physical barrier may adversely impact the effective ban</w:t>
      </w:r>
      <w:r w:rsidR="00642AD6">
        <w:t xml:space="preserve">dwidth of a wireless </w:t>
      </w:r>
      <w:r w:rsidR="003C46B2">
        <w:t xml:space="preserve">connection, giving wireless </w:t>
      </w:r>
      <w:r w:rsidR="00E17CC3">
        <w:t>networks a much higher potential latency than wired networks.</w:t>
      </w:r>
      <w:r w:rsidR="00C31593">
        <w:t xml:space="preserve"> </w:t>
      </w:r>
    </w:p>
    <w:p w14:paraId="4C237F2E" w14:textId="77777777" w:rsidR="00A63A08" w:rsidRDefault="00A63A08" w:rsidP="00297150">
      <w:pPr>
        <w:spacing w:line="360" w:lineRule="auto"/>
        <w:jc w:val="both"/>
      </w:pPr>
    </w:p>
    <w:p w14:paraId="40727249" w14:textId="740F97FF" w:rsidR="00244155" w:rsidRDefault="00C31593" w:rsidP="00297150">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w:t>
      </w:r>
      <w:r w:rsidR="00543208">
        <w:t>to propagate the same way back. Current</w:t>
      </w:r>
      <w:r w:rsidR="00CC30C6">
        <w:t>ly these servers are few and centrally located, instead of distributed, giving the users proximity to them a measurable impact on the latency of a request</w:t>
      </w:r>
      <w:r w:rsidR="00BA1819">
        <w:t xml:space="preserve"> </w:t>
      </w:r>
      <w:r w:rsidR="00BA1819">
        <w:fldChar w:fldCharType="begin"/>
      </w:r>
      <w:r w:rsidR="00BE649E">
        <w:instrText xml:space="preserve"> ADDIN EN.CITE &lt;EndNote&gt;&lt;Cite&gt;&lt;Author&gt;Nir&lt;/Author&gt;&lt;Year&gt;2012&lt;/Year&gt;&lt;RecNum&gt;59&lt;/RecNum&gt;&lt;DisplayText&gt;[3]&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BA1819">
        <w:fldChar w:fldCharType="separate"/>
      </w:r>
      <w:r w:rsidR="00BE649E">
        <w:rPr>
          <w:noProof/>
        </w:rPr>
        <w:t>[</w:t>
      </w:r>
      <w:hyperlink w:anchor="_ENREF_3" w:tooltip="Nir, 2012 #59" w:history="1">
        <w:r w:rsidR="00F31F27">
          <w:rPr>
            <w:noProof/>
          </w:rPr>
          <w:t>3</w:t>
        </w:r>
      </w:hyperlink>
      <w:r w:rsidR="00BE649E">
        <w:rPr>
          <w:noProof/>
        </w:rPr>
        <w:t>]</w:t>
      </w:r>
      <w:r w:rsidR="00BA1819">
        <w:fldChar w:fldCharType="end"/>
      </w:r>
      <w:r w:rsidR="00CC30C6">
        <w:t>.</w:t>
      </w:r>
      <w:r w:rsidR="00C37BA8">
        <w:t xml:space="preserve"> Going by Souders’ list of principles, rule 1 seems to be quite poignant here, as reducing the amount of requests will directly reduce the latency from the original request until the user sees a fully rendered Web page</w:t>
      </w:r>
      <w:r w:rsidR="00B047D9">
        <w:t>.</w:t>
      </w:r>
      <w:r w:rsidR="002B5335">
        <w:t xml:space="preserve"> </w:t>
      </w:r>
      <w:r w:rsidR="00894063">
        <w:t xml:space="preserve">Minimizing the </w:t>
      </w:r>
      <w:r w:rsidR="00894063">
        <w:lastRenderedPageBreak/>
        <w:t>number of redirects (rule 11)</w:t>
      </w:r>
      <w:r w:rsidR="002B5335">
        <w:t xml:space="preserve"> is also important in this regard, as each redirection requires a new DNS lookup request</w:t>
      </w:r>
      <w:r w:rsidR="002430B9">
        <w:t xml:space="preserve"> and an additional HTTP request. This will naturally increase </w:t>
      </w:r>
      <w:r w:rsidR="00894063">
        <w:t>the total request time substantially.</w:t>
      </w:r>
    </w:p>
    <w:p w14:paraId="17508408" w14:textId="77777777" w:rsidR="009850BC" w:rsidRDefault="009850BC" w:rsidP="00297150">
      <w:pPr>
        <w:spacing w:line="360" w:lineRule="auto"/>
        <w:jc w:val="both"/>
      </w:pPr>
    </w:p>
    <w:p w14:paraId="4D54CBE3" w14:textId="491EA9E4" w:rsidR="00622C71" w:rsidRDefault="00622C71" w:rsidP="00297150">
      <w:pPr>
        <w:pStyle w:val="Heading2"/>
        <w:spacing w:line="360" w:lineRule="auto"/>
        <w:jc w:val="both"/>
      </w:pPr>
      <w:r>
        <w:t>Mobile device limitations</w:t>
      </w:r>
    </w:p>
    <w:p w14:paraId="6FD3F722" w14:textId="5C14F619" w:rsidR="007B60B3" w:rsidRDefault="007B60B3" w:rsidP="00297150">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w:t>
      </w:r>
      <w:r w:rsidR="004809B2">
        <w:t>rs ago, they do have limited processing</w:t>
      </w:r>
      <w:r w:rsidR="003D2ECC">
        <w:t xml:space="preserve"> power and memory in comparison</w:t>
      </w:r>
      <w:r w:rsidR="005573B9">
        <w:t>. In this regard developers have to pay attention to how their Web pages utilize the capabilities of the device they are being viewed on.</w:t>
      </w:r>
      <w:r w:rsidR="00C51C0A">
        <w:t xml:space="preserve"> A Web</w:t>
      </w:r>
      <w:r w:rsidR="006D1AF6">
        <w:t xml:space="preserve"> page that is easily rendered in</w:t>
      </w:r>
      <w:r w:rsidR="00C51C0A">
        <w:t xml:space="preserve"> a desktop browser might cau</w:t>
      </w:r>
      <w:r w:rsidR="006D1AF6">
        <w:t>se severe problems or crashes in</w:t>
      </w:r>
      <w:r w:rsidR="00C51C0A">
        <w:t xml:space="preserve"> a mobile browser</w:t>
      </w:r>
      <w:r w:rsidR="0032096C">
        <w:t xml:space="preserve"> due to hardware limitations.</w:t>
      </w:r>
      <w:r w:rsidR="009C52EC">
        <w:t xml:space="preserve"> The two things that are especially important is CPU and memory usage. </w:t>
      </w:r>
      <w:r w:rsidR="00AB14F7">
        <w:t>CPU usage, as well as network access through cellular, Wi-Fi and Bluetooth antennas also impact the battery life</w:t>
      </w:r>
      <w:r w:rsidR="00C020B1">
        <w:t xml:space="preserve"> of a device, which is</w:t>
      </w:r>
      <w:r w:rsidR="001E6338">
        <w:t xml:space="preserve"> already</w:t>
      </w:r>
      <w:r w:rsidR="00A92D20">
        <w:t xml:space="preserve"> short </w:t>
      </w:r>
      <w:r w:rsidR="00C020B1">
        <w:t>on modern mobile devices.</w:t>
      </w:r>
    </w:p>
    <w:p w14:paraId="3C973607" w14:textId="77777777" w:rsidR="00AE4E62" w:rsidRDefault="00AE4E62" w:rsidP="00297150">
      <w:pPr>
        <w:spacing w:line="360" w:lineRule="auto"/>
        <w:jc w:val="both"/>
      </w:pPr>
    </w:p>
    <w:p w14:paraId="10006E22" w14:textId="2F453708" w:rsidR="00AE4E62" w:rsidRDefault="008C0765" w:rsidP="00297150">
      <w:pPr>
        <w:spacing w:line="360" w:lineRule="auto"/>
        <w:jc w:val="both"/>
      </w:pPr>
      <w:r>
        <w:t>Zakas mentions in his article that reducing the amount of JS on a Web page can reduce both the response time and the amount of battery drained as a result of the</w:t>
      </w:r>
      <w:r w:rsidR="00306D7E">
        <w:t xml:space="preserve"> CPU having to execute less code.</w:t>
      </w:r>
      <w:r w:rsidR="00724CA1">
        <w:t xml:space="preserve"> The JS engines running on mobile devices are orders of magnitude slower than those in desktop browsers. They also vary greatly in perform</w:t>
      </w:r>
      <w:r w:rsidR="00361748">
        <w:t xml:space="preserve">ance and can, by </w:t>
      </w:r>
      <w:r w:rsidR="00724CA1">
        <w:t>themselves</w:t>
      </w:r>
      <w:r w:rsidR="00361748">
        <w:t>,</w:t>
      </w:r>
      <w:r w:rsidR="00724CA1">
        <w:t xml:space="preserve"> greatly reduce the user experience</w:t>
      </w:r>
      <w:r w:rsidR="0063784A">
        <w:t xml:space="preserve"> if a Web</w:t>
      </w:r>
      <w:r w:rsidR="00554544">
        <w:t xml:space="preserve"> page uses a lot of JS. Keeping its use </w:t>
      </w:r>
      <w:r w:rsidR="0063784A">
        <w:t>in mobile Web pages to a minimum should thus be a goal when it comes to improving performance.</w:t>
      </w:r>
    </w:p>
    <w:p w14:paraId="50A3660E" w14:textId="77777777" w:rsidR="007B259E" w:rsidRDefault="007B259E" w:rsidP="00297150">
      <w:pPr>
        <w:spacing w:line="360" w:lineRule="auto"/>
        <w:jc w:val="both"/>
      </w:pPr>
    </w:p>
    <w:p w14:paraId="278F0AAB" w14:textId="695880E6" w:rsidR="007B259E" w:rsidRDefault="007B259E" w:rsidP="00297150">
      <w:pPr>
        <w:spacing w:line="360" w:lineRule="auto"/>
        <w:jc w:val="both"/>
      </w:pPr>
      <w:r>
        <w:t>Another concern Zakas mentions is the limited memory available on mobile devices. Even the latest mobile devices have much less memory than desktop computers, and even less is available for use in Web browsers.</w:t>
      </w:r>
      <w:r w:rsidR="00401371">
        <w:t xml:space="preserve"> While modern desktop computers will never encounter memory issues from loading a single Web page, a severely memory-intensive Web page might just cause problems on a mobile browser.</w:t>
      </w:r>
      <w:r w:rsidR="000B33F6">
        <w:t xml:space="preserve"> The biggest reasons for memory issues on a We</w:t>
      </w:r>
      <w:r w:rsidR="004627FC">
        <w:t xml:space="preserve">b page, Zakas claims, are images and hardware accelerated graphics in general. A Web page with a lot of images embedded in its DOM can quickly fill up the memory available to the browser, causing slowdown and possibly crashes. </w:t>
      </w:r>
      <w:r w:rsidR="004627FC">
        <w:lastRenderedPageBreak/>
        <w:t>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0A638D66" w14:textId="77777777" w:rsidR="0021274A" w:rsidRDefault="0021274A" w:rsidP="00297150">
      <w:pPr>
        <w:spacing w:line="360" w:lineRule="auto"/>
        <w:jc w:val="both"/>
      </w:pPr>
    </w:p>
    <w:p w14:paraId="28343A67" w14:textId="0AB0DF8D" w:rsidR="0021274A" w:rsidRDefault="0021274A" w:rsidP="00297150">
      <w:pPr>
        <w:pStyle w:val="Heading2"/>
        <w:spacing w:line="360" w:lineRule="auto"/>
        <w:jc w:val="both"/>
      </w:pPr>
      <w:r>
        <w:t>Where Detector comes in</w:t>
      </w:r>
    </w:p>
    <w:p w14:paraId="76B14BAB" w14:textId="486E6D77" w:rsidR="0021274A" w:rsidRDefault="00F57AEF" w:rsidP="00297150">
      <w:pPr>
        <w:spacing w:line="360" w:lineRule="auto"/>
        <w:jc w:val="both"/>
      </w:pPr>
      <w:r>
        <w:t>JS, images, CSS transitions and animations help in creating a rich Web experience for users on desktop computers. Simply cutting them out because they do not work properly on mobil</w:t>
      </w:r>
      <w:r w:rsidR="0018779D">
        <w:t>e browsers would be unfortunate, and t</w:t>
      </w:r>
      <w:r>
        <w:t>his is where Detector comes in. Being able to detect UA features and tailor the Web pages on the server before sending them to the client can go a long way in allowing developers to get the best of both worlds. Developers can keep their rich Web page for desktops while altering the HTML</w:t>
      </w:r>
      <w:r w:rsidR="00A31470">
        <w:t xml:space="preserve"> components</w:t>
      </w:r>
      <w:r>
        <w:t xml:space="preserve"> for requesting UA’s that are known to have limitations s</w:t>
      </w:r>
      <w:r w:rsidR="00AC73F0">
        <w:t>uch as those mentioned earlier.</w:t>
      </w:r>
    </w:p>
    <w:p w14:paraId="79731163" w14:textId="77777777" w:rsidR="00AC73F0" w:rsidRDefault="00AC73F0" w:rsidP="00297150">
      <w:pPr>
        <w:spacing w:line="360" w:lineRule="auto"/>
        <w:jc w:val="both"/>
      </w:pPr>
    </w:p>
    <w:p w14:paraId="12218E3C" w14:textId="21704BC3" w:rsidR="00AC73F0" w:rsidRDefault="00AC73F0" w:rsidP="00297150">
      <w:pPr>
        <w:spacing w:line="360" w:lineRule="auto"/>
        <w:jc w:val="both"/>
      </w:pPr>
      <w:r>
        <w:t>Detecting the limitations on the server also assists developers in reducing the amount of requests needed for fully rendering their Web page</w:t>
      </w:r>
      <w:r w:rsidR="004F6CF4">
        <w:t>s when a mobile UA is encountered. JS can be reduced, merged or removed. The resolution of images can be reduced or the number of images can be lowered.</w:t>
      </w:r>
      <w:r w:rsidR="00502DD1">
        <w:t xml:space="preserve"> CSS files can be merged, or reduced in size to contain only what is absolutely necessary </w:t>
      </w:r>
      <w:r w:rsidR="004317D4">
        <w:t>on mobile UA’s.</w:t>
      </w:r>
      <w:r w:rsidR="0096063E">
        <w:t xml:space="preserve"> Because these concerns are primarily relevant in the context of mobile devices, developers can choose to ignore these issues when developing the regular desktop version, while keeping the capability of tuning the mobile version later.</w:t>
      </w:r>
    </w:p>
    <w:p w14:paraId="027C618B" w14:textId="77777777" w:rsidR="00CE068D" w:rsidRDefault="00CE068D" w:rsidP="00297150">
      <w:pPr>
        <w:spacing w:line="360" w:lineRule="auto"/>
        <w:jc w:val="both"/>
      </w:pPr>
    </w:p>
    <w:p w14:paraId="78B6BC80" w14:textId="6D315BB7" w:rsidR="00CE068D" w:rsidRPr="0021274A" w:rsidRDefault="00CE068D" w:rsidP="00297150">
      <w:pPr>
        <w:spacing w:line="360" w:lineRule="auto"/>
        <w:jc w:val="both"/>
      </w:pPr>
      <w:r>
        <w:t>The plugin will increase the time a requ</w:t>
      </w:r>
      <w:r w:rsidR="00ED09A3">
        <w:t>est takes to be handled, though. It adds additional database lookups and business logic to the server that it has to execute at least once per</w:t>
      </w:r>
      <w:r w:rsidR="0098513A">
        <w:t xml:space="preserve"> HTTP</w:t>
      </w:r>
      <w:r w:rsidR="00ED09A3">
        <w:t xml:space="preserve"> request it receives.</w:t>
      </w:r>
      <w:r w:rsidR="00921F8C">
        <w:t xml:space="preserve"> To discuss the overall usefulness and effectiveness of our plugin, i</w:t>
      </w:r>
      <w:r>
        <w:t xml:space="preserve">t is important to figure out just how much of a penalty is incurred on each </w:t>
      </w:r>
      <w:r w:rsidR="00921F8C">
        <w:t>request when Detector is active.</w:t>
      </w:r>
    </w:p>
    <w:p w14:paraId="6685F035" w14:textId="7642A3F8" w:rsidR="002860B5" w:rsidRDefault="002860B5" w:rsidP="00297150">
      <w:pPr>
        <w:pStyle w:val="Heading1"/>
        <w:spacing w:line="360" w:lineRule="auto"/>
        <w:jc w:val="both"/>
      </w:pPr>
      <w:r>
        <w:lastRenderedPageBreak/>
        <w:t>Method</w:t>
      </w:r>
    </w:p>
    <w:p w14:paraId="62874217" w14:textId="45FDB5D1" w:rsidR="00941F26" w:rsidRDefault="00437E8C" w:rsidP="00297150">
      <w:pPr>
        <w:spacing w:line="360" w:lineRule="auto"/>
        <w:jc w:val="both"/>
      </w:pPr>
      <w:r>
        <w:t>Measuring performance of web sites is a whole research field in its own right</w:t>
      </w:r>
      <w:r w:rsidR="006B5D96">
        <w:t xml:space="preserve">, which was first given a name by Steve Souders back in 2004 </w:t>
      </w:r>
      <w:r w:rsidR="006B5D96">
        <w:fldChar w:fldCharType="begin"/>
      </w:r>
      <w:r w:rsidR="006B5D96">
        <w:instrText xml:space="preserve"> ADDIN EN.CITE &lt;EndNote&gt;&lt;Cite&gt;&lt;Author&gt;Souders&lt;/Author&gt;&lt;Year&gt;2010&lt;/Year&gt;&lt;RecNum&gt;60&lt;/RecNum&gt;&lt;DisplayText&gt;[4]&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6B5D96">
        <w:fldChar w:fldCharType="separate"/>
      </w:r>
      <w:r w:rsidR="006B5D96">
        <w:rPr>
          <w:noProof/>
        </w:rPr>
        <w:t>[</w:t>
      </w:r>
      <w:hyperlink w:anchor="_ENREF_4" w:tooltip="Souders, 2010 #60" w:history="1">
        <w:r w:rsidR="00F31F27">
          <w:rPr>
            <w:noProof/>
          </w:rPr>
          <w:t>4</w:t>
        </w:r>
      </w:hyperlink>
      <w:r w:rsidR="006B5D96">
        <w:rPr>
          <w:noProof/>
        </w:rPr>
        <w:t>]</w:t>
      </w:r>
      <w:r w:rsidR="006B5D96">
        <w:fldChar w:fldCharType="end"/>
      </w:r>
      <w:r>
        <w:t>. There are many ways of doing it, eac</w:t>
      </w:r>
      <w:r w:rsidR="001F0FA6">
        <w:t>h aimed at specific parts</w:t>
      </w:r>
      <w:r w:rsidR="00FC12D3">
        <w:t xml:space="preserve"> of</w:t>
      </w:r>
      <w:r w:rsidR="00024B45">
        <w:t xml:space="preserve"> request chain</w:t>
      </w:r>
      <w:r w:rsidR="00FC12D3">
        <w:t xml:space="preserve"> or</w:t>
      </w:r>
      <w:r w:rsidR="00024B45">
        <w:t xml:space="preserve"> the</w:t>
      </w:r>
      <w:r w:rsidR="00FC12D3">
        <w:t xml:space="preserve"> user experience</w:t>
      </w:r>
      <w:r>
        <w:t>. Some might target the performance on the backend, while others target the frontend exclusively, looking at the execution time of JS and the size of files sent in the response.</w:t>
      </w:r>
      <w:r w:rsidR="00592347">
        <w:t xml:space="preserve"> Others may </w:t>
      </w:r>
      <w:r w:rsidR="003677E0">
        <w:t>not look at response- or execut</w:t>
      </w:r>
      <w:r w:rsidR="00516AFE">
        <w:t xml:space="preserve">ion times at all, but rather do an </w:t>
      </w:r>
      <w:r w:rsidR="003677E0">
        <w:t>analysis of the content of a web page as it loads to determine the web page’s performance as experience</w:t>
      </w:r>
      <w:r w:rsidR="0076318B">
        <w:t>d</w:t>
      </w:r>
      <w:r w:rsidR="003677E0">
        <w:t xml:space="preserve"> by the user.</w:t>
      </w:r>
    </w:p>
    <w:p w14:paraId="52936E0F" w14:textId="77777777" w:rsidR="00941F26" w:rsidRDefault="00941F26" w:rsidP="00297150">
      <w:pPr>
        <w:spacing w:line="360" w:lineRule="auto"/>
        <w:jc w:val="both"/>
      </w:pPr>
    </w:p>
    <w:p w14:paraId="759966C3" w14:textId="7A836688" w:rsidR="008767AC" w:rsidRDefault="00941F26" w:rsidP="00297150">
      <w:pPr>
        <w:spacing w:line="360" w:lineRule="auto"/>
        <w:jc w:val="both"/>
      </w:pPr>
      <w:r>
        <w:t>Because our plugin is situated</w:t>
      </w:r>
      <w:r w:rsidR="00A46333">
        <w:t xml:space="preserve"> primarily</w:t>
      </w:r>
      <w:r w:rsidR="000C6118">
        <w:t xml:space="preserve"> on the backend we</w:t>
      </w:r>
      <w:r>
        <w:t xml:space="preserve"> focus</w:t>
      </w:r>
      <w:r w:rsidR="000C6118">
        <w:t>ed</w:t>
      </w:r>
      <w:r>
        <w:t xml:space="preserve"> on that</w:t>
      </w:r>
      <w:r w:rsidR="000C6118">
        <w:t xml:space="preserve"> as the common case, but we</w:t>
      </w:r>
      <w:r>
        <w:t xml:space="preserve"> also</w:t>
      </w:r>
      <w:r w:rsidR="000C6118">
        <w:t xml:space="preserve"> had to</w:t>
      </w:r>
      <w:r>
        <w:t xml:space="preserve"> consider the case where the system encounters an unknown UA and must do tests on the frontend.</w:t>
      </w:r>
      <w:r w:rsidR="00112569">
        <w:t xml:space="preserve"> These two cases are quite different and measuring their performance </w:t>
      </w:r>
      <w:r w:rsidR="000C6118">
        <w:t>had to</w:t>
      </w:r>
      <w:r w:rsidR="00112569">
        <w:t xml:space="preserve"> be approached differently.</w:t>
      </w:r>
    </w:p>
    <w:p w14:paraId="5E29D2A8" w14:textId="77777777" w:rsidR="00B91EDF" w:rsidRDefault="00B91EDF" w:rsidP="00297150">
      <w:pPr>
        <w:spacing w:line="360" w:lineRule="auto"/>
        <w:jc w:val="both"/>
      </w:pPr>
    </w:p>
    <w:p w14:paraId="0583518C" w14:textId="0FCF4E59" w:rsidR="00B91EDF" w:rsidRDefault="00B91EDF" w:rsidP="00297150">
      <w:pPr>
        <w:spacing w:line="360" w:lineRule="auto"/>
        <w:jc w:val="both"/>
      </w:pPr>
      <w:r>
        <w:t xml:space="preserve">Enonic CMS also has its own device detection system built into it. Since our system is </w:t>
      </w:r>
      <w:r w:rsidR="002903DE">
        <w:t>meant to replace it we also had to</w:t>
      </w:r>
      <w:r>
        <w:t xml:space="preserve"> look at it and our system comparatively, to establish the performance impact of using our plugin as a replacement.</w:t>
      </w:r>
      <w:r w:rsidR="003F7693">
        <w:t xml:space="preserve"> This needed</w:t>
      </w:r>
      <w:r w:rsidR="00A761D2">
        <w:t xml:space="preserve"> to be done for both cases mentioned above.</w:t>
      </w:r>
      <w:r w:rsidR="00A25C6D">
        <w:t xml:space="preserve"> Even though our system detects </w:t>
      </w:r>
      <w:r w:rsidR="00A761D2">
        <w:t>more features than the built-in system, a severe performance hit might be grounds t</w:t>
      </w:r>
      <w:r w:rsidR="001449BC">
        <w:t>o argue against using it</w:t>
      </w:r>
      <w:r w:rsidR="00A761D2">
        <w:t>.</w:t>
      </w:r>
    </w:p>
    <w:p w14:paraId="13B8FC6F" w14:textId="77777777" w:rsidR="00B91EDF" w:rsidRDefault="00B91EDF" w:rsidP="00297150">
      <w:pPr>
        <w:spacing w:line="360" w:lineRule="auto"/>
        <w:jc w:val="both"/>
      </w:pPr>
    </w:p>
    <w:p w14:paraId="75C265C7" w14:textId="3F739449" w:rsidR="009A785D" w:rsidRDefault="009A785D" w:rsidP="00297150">
      <w:pPr>
        <w:pStyle w:val="Heading2"/>
        <w:spacing w:line="360" w:lineRule="auto"/>
        <w:jc w:val="both"/>
      </w:pPr>
      <w:r>
        <w:t>Measuring backend performance</w:t>
      </w:r>
    </w:p>
    <w:p w14:paraId="13EFA5FA" w14:textId="126588F5" w:rsidR="005E1BF7" w:rsidRDefault="00464F97" w:rsidP="00297150">
      <w:pPr>
        <w:spacing w:line="360" w:lineRule="auto"/>
        <w:jc w:val="both"/>
      </w:pPr>
      <w:r>
        <w:t>The performance of the Detector plugin itself can be measured in two ways, either we can measure the</w:t>
      </w:r>
      <w:r w:rsidR="00BC397D">
        <w:t xml:space="preserve"> time spent by the plugin on the server </w:t>
      </w:r>
      <w:r w:rsidR="000D0C6F">
        <w:t>in its</w:t>
      </w:r>
      <w:r w:rsidR="00BC397D">
        <w:t xml:space="preserve"> own</w:t>
      </w:r>
      <w:r>
        <w:t xml:space="preserve"> code</w:t>
      </w:r>
      <w:r w:rsidR="00454651">
        <w:t xml:space="preserve"> using timers</w:t>
      </w:r>
      <w:r>
        <w:t>, or we can look at the time it takes the browser from making a request until the initial HTML document is received in the response.</w:t>
      </w:r>
      <w:r w:rsidR="0045510F">
        <w:t xml:space="preserve"> The most important part is that the environmen</w:t>
      </w:r>
      <w:r w:rsidR="00E312A7">
        <w:t xml:space="preserve">t is kept static between tests, and that the </w:t>
      </w:r>
      <w:r w:rsidR="00404754">
        <w:t>tests reflect normal use cases. It is also important to minimize the possibility of measurement errors due to network irregularities by performing the tests in close succession and on the same network.</w:t>
      </w:r>
    </w:p>
    <w:p w14:paraId="04D3DD87" w14:textId="77777777" w:rsidR="000B54E4" w:rsidRDefault="000B54E4" w:rsidP="00297150">
      <w:pPr>
        <w:spacing w:line="360" w:lineRule="auto"/>
        <w:jc w:val="both"/>
      </w:pPr>
    </w:p>
    <w:p w14:paraId="4EE6399E" w14:textId="0E43A193" w:rsidR="000B54E4" w:rsidRDefault="000B54E4" w:rsidP="00297150">
      <w:pPr>
        <w:spacing w:line="360" w:lineRule="auto"/>
        <w:jc w:val="both"/>
      </w:pPr>
      <w:r>
        <w:t>We chose to measure the performance of the backend by</w:t>
      </w:r>
      <w:r w:rsidR="00FF4A78">
        <w:t xml:space="preserve"> using the Google Chrome Developer T</w:t>
      </w:r>
      <w:r>
        <w:t>ool</w:t>
      </w:r>
      <w:r w:rsidR="00FF4A78">
        <w:t>s</w:t>
      </w:r>
      <w:r w:rsidR="004133BC">
        <w:t>. This allows us</w:t>
      </w:r>
      <w:r>
        <w:t xml:space="preserve"> to look at the time it takes from a request is sent to the server until a HTML document is received in the response.</w:t>
      </w:r>
      <w:r w:rsidR="00491791">
        <w:t xml:space="preserve"> </w:t>
      </w:r>
      <w:r w:rsidR="00FF4A78">
        <w:t xml:space="preserve">The Chrome Developer Tools </w:t>
      </w:r>
      <w:r w:rsidR="00FF4A78">
        <w:lastRenderedPageBreak/>
        <w:t>have a module that</w:t>
      </w:r>
      <w:r w:rsidR="00672305">
        <w:t xml:space="preserve"> illustrates the result of a request on a timeline that shows the individual </w:t>
      </w:r>
      <w:r w:rsidR="00BD1DB7">
        <w:t xml:space="preserve">round-trip times for </w:t>
      </w:r>
      <w:r w:rsidR="00672305">
        <w:t>each resource</w:t>
      </w:r>
      <w:r w:rsidR="00BD1DB7">
        <w:t xml:space="preserve"> request to</w:t>
      </w:r>
      <w:r w:rsidR="00672305">
        <w:t xml:space="preserve"> the server</w:t>
      </w:r>
      <w:r w:rsidR="00B85A18">
        <w:t xml:space="preserve">, as shown in </w:t>
      </w:r>
      <w:r w:rsidR="00B85A18">
        <w:fldChar w:fldCharType="begin"/>
      </w:r>
      <w:r w:rsidR="00B85A18">
        <w:instrText xml:space="preserve"> REF _Ref226013174 \h </w:instrText>
      </w:r>
      <w:r w:rsidR="00B85A18">
        <w:fldChar w:fldCharType="separate"/>
      </w:r>
      <w:r w:rsidR="00B85A18">
        <w:t xml:space="preserve">Figure </w:t>
      </w:r>
      <w:r w:rsidR="00B85A18">
        <w:rPr>
          <w:noProof/>
        </w:rPr>
        <w:t>1</w:t>
      </w:r>
      <w:r w:rsidR="00B85A18">
        <w:fldChar w:fldCharType="end"/>
      </w:r>
      <w:r w:rsidR="00672305">
        <w:t>. The initial request is naturally for the HTML document, which is what we are interested in.</w:t>
      </w:r>
      <w:r>
        <w:t xml:space="preserve"> This shows the amount of time it takes the server to handle the request, look up the UA, handle the UA if it is unknown and send a response. </w:t>
      </w:r>
    </w:p>
    <w:p w14:paraId="7A85E644" w14:textId="6FE67A90" w:rsidR="00457825" w:rsidRDefault="007569EF" w:rsidP="00297150">
      <w:pPr>
        <w:spacing w:line="360" w:lineRule="auto"/>
        <w:jc w:val="both"/>
      </w:pPr>
      <w:r>
        <w:rPr>
          <w:noProof/>
        </w:rPr>
        <mc:AlternateContent>
          <mc:Choice Requires="wpg">
            <w:drawing>
              <wp:anchor distT="0" distB="0" distL="114300" distR="114300" simplePos="0" relativeHeight="251660288" behindDoc="0" locked="0" layoutInCell="1" allowOverlap="1" wp14:anchorId="61281E13" wp14:editId="10A04793">
                <wp:simplePos x="0" y="0"/>
                <wp:positionH relativeFrom="margin">
                  <wp:posOffset>-457200</wp:posOffset>
                </wp:positionH>
                <wp:positionV relativeFrom="paragraph">
                  <wp:posOffset>260350</wp:posOffset>
                </wp:positionV>
                <wp:extent cx="6839585" cy="201485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83820"/>
                            <a:ext cx="6839585" cy="1386840"/>
                          </a:xfrm>
                          <a:prstGeom prst="rect">
                            <a:avLst/>
                          </a:prstGeom>
                        </pic:spPr>
                      </pic:pic>
                      <wps:wsp>
                        <wps:cNvPr id="7" name="Text Box 7"/>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7F7D92" w14:textId="70225844" w:rsidR="003D0E8A" w:rsidRDefault="003D0E8A" w:rsidP="007E7C07">
                              <w:pPr>
                                <w:pStyle w:val="Caption"/>
                                <w:rPr>
                                  <w:noProof/>
                                </w:rPr>
                              </w:pPr>
                              <w:bookmarkStart w:id="0" w:name="_Ref226013174"/>
                              <w:r>
                                <w:t xml:space="preserve">Figure </w:t>
                              </w:r>
                              <w:fldSimple w:instr=" SEQ Figure \* ARABIC ">
                                <w:r>
                                  <w:rPr>
                                    <w:noProof/>
                                  </w:rPr>
                                  <w:t>1</w:t>
                                </w:r>
                              </w:fldSimple>
                              <w:bookmarkEnd w:id="0"/>
                              <w:r>
                                <w:t>: The Google Chrome Developer Tools Network pane. Showing our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2" o:spid="_x0000_s1026" style="position:absolute;left:0;text-align:left;margin-left:-35.95pt;margin-top:20.5pt;width:538.55pt;height:158.65pt;z-index:251660288;mso-position-horizontal-relative:margin;mso-height-relative:margin" coordorigin=",-83820" coordsize="6839585,20148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83820;width:6839585;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Ia&#10;IdjDAAAA2gAAAA8AAABkcnMvZG93bnJldi54bWxEj0+LwjAUxO8LfofwhL2Ipiv4h2oUkQoLXlwV&#10;z4/mtak2L6XJav32RljY4zAzv2GW687W4k6trxwr+BolIIhzpysuFZxPu+EchA/IGmvHpOBJHtar&#10;3scSU+0e/EP3YyhFhLBPUYEJoUml9Lkhi37kGuLoFa61GKJsS6lbfES4reU4SabSYsVxwWBDW0P5&#10;7fhrFRSHLDufJuY6mF0G132eVZNN8VTqs99tFiACdeE//Nf+1gqm8L4Sb4Bcv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hoh2MMAAADaAAAADwAAAAAAAAAAAAAAAACcAgAA&#10;ZHJzL2Rvd25yZXYueG1sUEsFBgAAAAAEAAQA9wAAAIwDAAAAAA==&#10;">
                  <v:imagedata r:id="rId6" o:title=""/>
                  <v:path arrowok="t"/>
                </v:shape>
                <v:shapetype id="_x0000_t202" coordsize="21600,21600" o:spt="202" path="m0,0l0,21600,21600,21600,21600,0xe">
                  <v:stroke joinstyle="miter"/>
                  <v:path gradientshapeok="t" o:connecttype="rect"/>
                </v:shapetype>
                <v:shape id="Text Box 7" o:spid="_x0000_s1028"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0F7F7D92" w14:textId="70225844" w:rsidR="007E777E" w:rsidRDefault="007E777E" w:rsidP="007E7C07">
                        <w:pPr>
                          <w:pStyle w:val="Caption"/>
                          <w:rPr>
                            <w:noProof/>
                          </w:rPr>
                        </w:pPr>
                        <w:bookmarkStart w:id="1" w:name="_Ref226013174"/>
                        <w:r>
                          <w:t xml:space="preserve">Figure </w:t>
                        </w:r>
                        <w:fldSimple w:instr=" SEQ Figure \* ARABIC ">
                          <w:r>
                            <w:rPr>
                              <w:noProof/>
                            </w:rPr>
                            <w:t>1</w:t>
                          </w:r>
                        </w:fldSimple>
                        <w:bookmarkEnd w:id="1"/>
                        <w:r>
                          <w:t xml:space="preserve">: The Google Chrome Developer Tools Network pane. Showing our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v:textbox>
                </v:shape>
                <w10:wrap type="topAndBottom" anchorx="margin"/>
              </v:group>
            </w:pict>
          </mc:Fallback>
        </mc:AlternateContent>
      </w:r>
    </w:p>
    <w:p w14:paraId="2ABD5AE9" w14:textId="1205AC5A" w:rsidR="003D65B2" w:rsidRDefault="003F20E8" w:rsidP="00297150">
      <w:pPr>
        <w:spacing w:line="360" w:lineRule="auto"/>
        <w:jc w:val="both"/>
      </w:pPr>
      <w:r>
        <w:t>While the request round-trip time we get from Chrome is indicative of the actual user experience, we can also look at the actual processing and rendering time on the server by using Enonic’s administration tools.</w:t>
      </w:r>
      <w:r w:rsidR="00CD3704">
        <w:t xml:space="preserve"> These </w:t>
      </w:r>
      <w:r>
        <w:t xml:space="preserve">tools also provide a page trace view after a page has been loaded in the browser. </w:t>
      </w:r>
      <w:r w:rsidR="00BF400B">
        <w:t xml:space="preserve">As shown in </w:t>
      </w:r>
      <w:r w:rsidR="00BF400B">
        <w:fldChar w:fldCharType="begin"/>
      </w:r>
      <w:r w:rsidR="00BF400B">
        <w:instrText xml:space="preserve"> REF _Ref226013849 \h </w:instrText>
      </w:r>
      <w:r w:rsidR="00BF400B">
        <w:fldChar w:fldCharType="separate"/>
      </w:r>
      <w:r w:rsidR="00BF400B">
        <w:t xml:space="preserve">Figure </w:t>
      </w:r>
      <w:r w:rsidR="00BF400B">
        <w:rPr>
          <w:noProof/>
        </w:rPr>
        <w:t>2</w:t>
      </w:r>
      <w:r w:rsidR="00BF400B">
        <w:fldChar w:fldCharType="end"/>
      </w:r>
      <w:r w:rsidR="00BF400B">
        <w:t>, i</w:t>
      </w:r>
      <w:r>
        <w:t>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Detector plugin specific datasources called, compared to when they are not, giving us data on the performance hit the plugin will inflict on the system’s page loading times.</w:t>
      </w:r>
      <w:r w:rsidR="007B2F81">
        <w:t xml:space="preserve"> We do this to establish if there is a significant hit in the performance of a page using our pl</w:t>
      </w:r>
      <w:r w:rsidR="00A906F2">
        <w:t>ugin compar</w:t>
      </w:r>
      <w:r w:rsidR="007B2F81">
        <w:t>ed to one that only uses Enonic’s built in system.</w:t>
      </w:r>
    </w:p>
    <w:p w14:paraId="205491FA" w14:textId="0702A8C3" w:rsidR="00B645C7" w:rsidRDefault="00AD3085" w:rsidP="00297150">
      <w:pPr>
        <w:spacing w:line="360" w:lineRule="auto"/>
        <w:jc w:val="both"/>
      </w:pPr>
      <w:r>
        <w:rPr>
          <w:noProof/>
        </w:rPr>
        <w:lastRenderedPageBreak/>
        <mc:AlternateContent>
          <mc:Choice Requires="wpg">
            <w:drawing>
              <wp:anchor distT="0" distB="0" distL="114300" distR="114300" simplePos="0" relativeHeight="251669504" behindDoc="0" locked="0" layoutInCell="1" allowOverlap="1" wp14:anchorId="4CD6D279" wp14:editId="0BC1DC8D">
                <wp:simplePos x="0" y="0"/>
                <wp:positionH relativeFrom="margin">
                  <wp:align>center</wp:align>
                </wp:positionH>
                <wp:positionV relativeFrom="paragraph">
                  <wp:posOffset>4333240</wp:posOffset>
                </wp:positionV>
                <wp:extent cx="5755640" cy="3439160"/>
                <wp:effectExtent l="0" t="0" r="10160" b="0"/>
                <wp:wrapTopAndBottom/>
                <wp:docPr id="15" name="Group 15"/>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11" name="Picture 1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755640" cy="3121025"/>
                          </a:xfrm>
                          <a:prstGeom prst="rect">
                            <a:avLst/>
                          </a:prstGeom>
                        </pic:spPr>
                      </pic:pic>
                      <wps:wsp>
                        <wps:cNvPr id="14" name="Text Box 14"/>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A8DC57B" w14:textId="6C2C1AD0" w:rsidR="003D0E8A" w:rsidRDefault="003D0E8A" w:rsidP="0082360C">
                              <w:pPr>
                                <w:pStyle w:val="Caption"/>
                                <w:rPr>
                                  <w:noProof/>
                                </w:rPr>
                              </w:pPr>
                              <w:r>
                                <w:t xml:space="preserve">Figure </w:t>
                              </w:r>
                              <w:fldSimple w:instr=" SEQ Figure \* ARABIC ">
                                <w:r>
                                  <w:rPr>
                                    <w:noProof/>
                                  </w:rPr>
                                  <w:t>3</w:t>
                                </w:r>
                              </w:fldSimple>
                              <w:r>
                                <w:t>: The Bluman Travels test 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9" style="position:absolute;left:0;text-align:left;margin-left:0;margin-top:341.2pt;width:453.2pt;height:270.8pt;z-index:251669504;mso-position-horizontal:center;mso-position-horizontal-relative:margin" coordsize="5755640,34391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">
                <v:shape id="Picture 11" o:spid="_x0000_s1030" type="#_x0000_t75" style="position:absolute;width:5755640;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My&#10;eJPBAAAA2wAAAA8AAABkcnMvZG93bnJldi54bWxET9tqwkAQfS/4D8sIvtVNhIpNXYNIhYINeOkH&#10;DNlpEszOhuxUo1/fFQp9m8O5zjIfXKsu1IfGs4F0moAiLr1tuDLwddo+L0AFQbbYeiYDNwqQr0ZP&#10;S8ysv/KBLkepVAzhkKGBWqTLtA5lTQ7D1HfEkfv2vUOJsK+07fEaw12rZ0ky1w4bjg01drSpqTwf&#10;f5yB4nUvodu/y66wL+vF5+zki+3dmMl4WL+BEhrkX/zn/rBxfgqPX+IBevU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MyeJPBAAAA2wAAAA8AAAAAAAAAAAAAAAAAnAIAAGRy&#10;cy9kb3ducmV2LnhtbFBLBQYAAAAABAAEAPcAAACKAwAAAAA=&#10;">
                  <v:imagedata r:id="rId8" o:title=""/>
                  <v:path arrowok="t"/>
                </v:shape>
                <v:shape id="Text Box 14" o:spid="_x0000_s1031"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0A8DC57B" w14:textId="6C2C1AD0" w:rsidR="007E777E" w:rsidRDefault="007E777E" w:rsidP="0082360C">
                        <w:pPr>
                          <w:pStyle w:val="Caption"/>
                          <w:rPr>
                            <w:noProof/>
                          </w:rPr>
                        </w:pPr>
                        <w:r>
                          <w:t xml:space="preserve">Figure </w:t>
                        </w:r>
                        <w:fldSimple w:instr=" SEQ Figure \* ARABIC ">
                          <w:r>
                            <w:rPr>
                              <w:noProof/>
                            </w:rPr>
                            <w:t>3</w:t>
                          </w:r>
                        </w:fldSimple>
                        <w:r>
                          <w:t xml:space="preserve">: The </w:t>
                        </w:r>
                        <w:proofErr w:type="spellStart"/>
                        <w:r>
                          <w:t>Bluman</w:t>
                        </w:r>
                        <w:proofErr w:type="spellEnd"/>
                        <w:r>
                          <w:t xml:space="preserve"> Travels test site.</w:t>
                        </w:r>
                      </w:p>
                    </w:txbxContent>
                  </v:textbox>
                </v:shape>
                <w10:wrap type="topAndBottom" anchorx="margin"/>
              </v:group>
            </w:pict>
          </mc:Fallback>
        </mc:AlternateContent>
      </w:r>
      <w:r w:rsidR="003D65B2">
        <w:br/>
      </w:r>
      <w:r w:rsidR="003D65B2">
        <w:rPr>
          <w:noProof/>
        </w:rPr>
        <mc:AlternateContent>
          <mc:Choice Requires="wpg">
            <w:drawing>
              <wp:anchor distT="0" distB="0" distL="114300" distR="114300" simplePos="0" relativeHeight="251663360" behindDoc="0" locked="0" layoutInCell="1" allowOverlap="1" wp14:anchorId="36863167" wp14:editId="5138BA97">
                <wp:simplePos x="0" y="0"/>
                <wp:positionH relativeFrom="margin">
                  <wp:align>center</wp:align>
                </wp:positionH>
                <wp:positionV relativeFrom="paragraph">
                  <wp:posOffset>-342900</wp:posOffset>
                </wp:positionV>
                <wp:extent cx="6839585" cy="269557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9" name="Picture 9"/>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839585" cy="2243455"/>
                          </a:xfrm>
                          <a:prstGeom prst="rect">
                            <a:avLst/>
                          </a:prstGeom>
                        </pic:spPr>
                      </pic:pic>
                      <wps:wsp>
                        <wps:cNvPr id="10" name="Text Box 10"/>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78FECD0" w14:textId="75357F06" w:rsidR="003D0E8A" w:rsidRDefault="003D0E8A" w:rsidP="00B80E0E">
                              <w:pPr>
                                <w:pStyle w:val="Caption"/>
                                <w:jc w:val="both"/>
                              </w:pPr>
                              <w:bookmarkStart w:id="1" w:name="_Ref226013849"/>
                              <w:r>
                                <w:t xml:space="preserve">Figure </w:t>
                              </w:r>
                              <w:fldSimple w:instr=" SEQ Figure \* ARABIC ">
                                <w:r>
                                  <w:rPr>
                                    <w:noProof/>
                                  </w:rPr>
                                  <w:t>2</w:t>
                                </w:r>
                              </w:fldSimple>
                              <w:bookmarkEnd w:id="1"/>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2" style="position:absolute;left:0;text-align:left;margin-left:0;margin-top:-26.95pt;width:538.55pt;height:212.25pt;z-index:251663360;mso-position-horizontal:center;mso-position-horizontal-relative:margin" coordsize="6839585,26955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">
                <v:shape id="Picture 9" o:spid="_x0000_s1033" type="#_x0000_t75" style="position:absolute;width:6839585;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10;0cfDAAAA2gAAAA8AAABkcnMvZG93bnJldi54bWxEj81qwzAQhO+FvIPYQG6NnATSxIlsQqihvZTm&#10;5wE21sY2sVZGUm337atCocdhZr5h9vloWtGT841lBYt5AoK4tLrhSsH1UjxvQPiArLG1TAq+yUOe&#10;TZ72mGo78In6c6hEhLBPUUEdQpdK6cuaDPq57Yijd7fOYIjSVVI7HCLctHKZJGtpsOG4UGNHx5rK&#10;x/nLKHh8ro7rwm0+xrajw604vRYv71elZtPxsAMRaAz/4b/2m1awhd8r8QbI7A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z7Rx8MAAADaAAAADwAAAAAAAAAAAAAAAACcAgAA&#10;ZHJzL2Rvd25yZXYueG1sUEsFBgAAAAAEAAQA9wAAAIwDAAAAAA==&#10;">
                  <v:imagedata r:id="rId10" o:title=""/>
                  <v:path arrowok="t"/>
                </v:shape>
                <v:shape id="Text Box 10" o:spid="_x0000_s1034"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678FECD0" w14:textId="75357F06" w:rsidR="007E777E" w:rsidRDefault="007E777E" w:rsidP="00B80E0E">
                        <w:pPr>
                          <w:pStyle w:val="Caption"/>
                          <w:jc w:val="both"/>
                        </w:pPr>
                        <w:bookmarkStart w:id="3" w:name="_Ref226013849"/>
                        <w:r>
                          <w:t xml:space="preserve">Figure </w:t>
                        </w:r>
                        <w:fldSimple w:instr=" SEQ Figure \* ARABIC ">
                          <w:r>
                            <w:rPr>
                              <w:noProof/>
                            </w:rPr>
                            <w:t>2</w:t>
                          </w:r>
                        </w:fldSimple>
                        <w:bookmarkEnd w:id="3"/>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rsidR="00B645C7">
        <w:t xml:space="preserve">There are two factors to look at on the backend: the performance of the HttpInterceptor extension, and of the FunctionLibrary extension. </w:t>
      </w:r>
      <w:r w:rsidR="00676036">
        <w:t>The performance of the HttpInterceptor extension is impacted by whether or not it encounters a new UA string, thus it is important to separate these two cases. The performance of the FunctionLibrary extension is wholly reliant on the structure of the UA family definition JSON file, so it needs to be kept static between tests.</w:t>
      </w:r>
    </w:p>
    <w:p w14:paraId="0B323B1A" w14:textId="77777777" w:rsidR="00F84E82" w:rsidRDefault="00F84E82" w:rsidP="00297150">
      <w:pPr>
        <w:spacing w:line="360" w:lineRule="auto"/>
        <w:jc w:val="both"/>
      </w:pPr>
    </w:p>
    <w:p w14:paraId="5722D738" w14:textId="21120587" w:rsidR="007366DC" w:rsidRDefault="001429CC" w:rsidP="00297150">
      <w:pPr>
        <w:spacing w:line="360" w:lineRule="auto"/>
        <w:jc w:val="both"/>
      </w:pPr>
      <w:r>
        <w:t xml:space="preserve">Because the results from the HttpInterceptor extensions are used by a FunctionLibrary extension that is invoked by datasources, we needed to add a call to </w:t>
      </w:r>
      <w:r w:rsidR="008E7FBE">
        <w:t xml:space="preserve">the datasources on </w:t>
      </w:r>
      <w:r w:rsidR="008E7FBE">
        <w:lastRenderedPageBreak/>
        <w:t xml:space="preserve">he test page. </w:t>
      </w:r>
      <w:r w:rsidR="00171001">
        <w:t>A s</w:t>
      </w:r>
      <w:r w:rsidR="00542DC4">
        <w:t>ingle datasource should suffice</w:t>
      </w:r>
      <w:r w:rsidR="0039203A">
        <w:t xml:space="preserve"> </w:t>
      </w:r>
      <w:r w:rsidR="00171001">
        <w:t xml:space="preserve">as </w:t>
      </w:r>
      <w:r w:rsidR="0039203A">
        <w:t>Enonic caches the result on a per-session basis</w:t>
      </w:r>
      <w:r w:rsidR="00856CCB">
        <w:t>,</w:t>
      </w:r>
      <w:r w:rsidR="00171001">
        <w:t xml:space="preserve"> and the FunctionLibrary extension will thus not be called twice.</w:t>
      </w:r>
    </w:p>
    <w:p w14:paraId="4B6ABE8B" w14:textId="77777777" w:rsidR="00F84E82" w:rsidRDefault="00F84E82" w:rsidP="00297150">
      <w:pPr>
        <w:spacing w:line="360" w:lineRule="auto"/>
        <w:jc w:val="both"/>
      </w:pPr>
    </w:p>
    <w:p w14:paraId="6EA7519D" w14:textId="70345A10" w:rsidR="007366DC" w:rsidRDefault="007366DC" w:rsidP="00297150">
      <w:pPr>
        <w:spacing w:line="360" w:lineRule="auto"/>
        <w:jc w:val="both"/>
      </w:pPr>
      <w:r>
        <w:t xml:space="preserve">The site </w:t>
      </w:r>
      <w:r w:rsidR="005A25C2">
        <w:t>we used</w:t>
      </w:r>
      <w:r>
        <w:t xml:space="preserve"> for testing is the default demo page that is packaged with Enonic</w:t>
      </w:r>
      <w:r w:rsidR="00A71A23">
        <w:t xml:space="preserve"> called Bluman Travels</w:t>
      </w:r>
      <w:r>
        <w:t xml:space="preserve">. It is a mock travel site </w:t>
      </w:r>
      <w:r w:rsidR="005A25C2">
        <w:t>with articles about various tourist locations around the world.</w:t>
      </w:r>
      <w:r w:rsidR="00735EEC">
        <w:t xml:space="preserve"> It is a good example of a typical web site that uses CMS’s like Enonic, and will thus provide a good use-case example.</w:t>
      </w:r>
      <w:r w:rsidR="004628B0">
        <w:t xml:space="preserve"> For testing we used the site’s front page</w:t>
      </w:r>
      <w:r w:rsidR="00903209">
        <w:t xml:space="preserve"> (</w:t>
      </w:r>
      <w:r w:rsidR="00D54BA9">
        <w:fldChar w:fldCharType="begin"/>
      </w:r>
      <w:r w:rsidR="00D54BA9">
        <w:instrText xml:space="preserve"> REF _Ref226014262 \h </w:instrText>
      </w:r>
      <w:r w:rsidR="00D54BA9">
        <w:fldChar w:fldCharType="separate"/>
      </w:r>
      <w:r w:rsidR="00D54BA9">
        <w:t xml:space="preserve">Figure </w:t>
      </w:r>
      <w:r w:rsidR="00D54BA9">
        <w:rPr>
          <w:noProof/>
        </w:rPr>
        <w:t>3</w:t>
      </w:r>
      <w:r w:rsidR="00D54BA9">
        <w:fldChar w:fldCharType="end"/>
      </w:r>
      <w:r w:rsidR="00903209">
        <w:t>)</w:t>
      </w:r>
      <w:r w:rsidR="004628B0">
        <w:t xml:space="preserve">, with a datasource call to our FunctionLibrary </w:t>
      </w:r>
      <w:r w:rsidR="00903209">
        <w:t xml:space="preserve">extension </w:t>
      </w:r>
      <w:r w:rsidR="004628B0">
        <w:t>method getUAFamily</w:t>
      </w:r>
      <w:r w:rsidR="00690268">
        <w:t xml:space="preserve"> in the</w:t>
      </w:r>
      <w:r w:rsidR="00BE6C09">
        <w:t xml:space="preserve"> XSL</w:t>
      </w:r>
      <w:r w:rsidR="00690268">
        <w:t xml:space="preserve"> page template it uses.</w:t>
      </w:r>
    </w:p>
    <w:p w14:paraId="7CCC31BA" w14:textId="3DB94115" w:rsidR="00AD3085" w:rsidRDefault="00AD3085" w:rsidP="00297150">
      <w:pPr>
        <w:keepNext/>
        <w:spacing w:line="360" w:lineRule="auto"/>
        <w:jc w:val="both"/>
      </w:pPr>
    </w:p>
    <w:p w14:paraId="0A5FAC63" w14:textId="31B8B447" w:rsidR="009A785D" w:rsidRDefault="009A785D" w:rsidP="00297150">
      <w:pPr>
        <w:pStyle w:val="Heading2"/>
        <w:spacing w:line="360" w:lineRule="auto"/>
        <w:jc w:val="both"/>
      </w:pPr>
      <w:r>
        <w:t>Measuring frontend performance</w:t>
      </w:r>
    </w:p>
    <w:p w14:paraId="67A018E0" w14:textId="7C8F1D78" w:rsidR="00FC476D" w:rsidRDefault="00FC476D" w:rsidP="00297150">
      <w:pPr>
        <w:spacing w:line="360" w:lineRule="auto"/>
        <w:jc w:val="both"/>
      </w:pPr>
      <w:r>
        <w:t>Detector only ever does anything on the frontend if it encounters an unk</w:t>
      </w:r>
      <w:r w:rsidR="009A2C50">
        <w:t>n</w:t>
      </w:r>
      <w:r>
        <w:t xml:space="preserve">own UA. When this occurs it sends a response to the client containing </w:t>
      </w:r>
      <w:r w:rsidR="00E41C09">
        <w:t>some JS co</w:t>
      </w:r>
      <w:r w:rsidR="00D25995">
        <w:t>de meant to test the features of</w:t>
      </w:r>
      <w:r w:rsidR="00E41C09">
        <w:t xml:space="preserve"> the requesting UA.</w:t>
      </w:r>
      <w:r w:rsidR="00A36050">
        <w:t xml:space="preserve"> To measure the performance on the frontend means looking at the time it takes the JS to execute the tests, generate the resulting cookies and reload the page. In the case of no JS support on the UA, the page will simply be reloaded, which is not very relevant in our case, as we are interested in the worst-case scenario where all the JS is executed.</w:t>
      </w:r>
    </w:p>
    <w:p w14:paraId="0CBDA743" w14:textId="2CA007FE" w:rsidR="00727753" w:rsidRDefault="00727753" w:rsidP="00297150">
      <w:pPr>
        <w:spacing w:line="360" w:lineRule="auto"/>
        <w:jc w:val="both"/>
      </w:pPr>
    </w:p>
    <w:p w14:paraId="74603693" w14:textId="738F1F00" w:rsidR="00416BEB" w:rsidRDefault="00727753" w:rsidP="00297150">
      <w:pPr>
        <w:spacing w:line="360" w:lineRule="auto"/>
        <w:jc w:val="both"/>
      </w:pPr>
      <w:r>
        <w:t>As previously mentioned, different browsers use dif</w:t>
      </w:r>
      <w:r w:rsidR="00C54558">
        <w:t>ferent JS engines to execute</w:t>
      </w:r>
      <w:r>
        <w:t xml:space="preserve"> code. These are all implemented differently and thus perform differently. On modern desktop browsers these </w:t>
      </w:r>
      <w:r w:rsidR="00693CB0">
        <w:t>variations are largely negligible. The JS engines on various mobile devices do have bigger differences in performance</w:t>
      </w:r>
      <w:r w:rsidR="00C54558">
        <w:t>, though,</w:t>
      </w:r>
      <w:r w:rsidR="00693CB0">
        <w:t xml:space="preserve"> and can thus have a significant impact on the request time and resource use on mobile devices.</w:t>
      </w:r>
      <w:r w:rsidR="00F84AD7">
        <w:t xml:space="preserve"> Because the JS based feature tests are core to the functionality of Detector, we cannot do much to improve the performance of these scripts, lest there arrives a more efficient alternative to using Modernizr.</w:t>
      </w:r>
      <w:r w:rsidR="00C4114F">
        <w:t xml:space="preserve"> Despite this</w:t>
      </w:r>
      <w:r w:rsidR="008249CE">
        <w:t>,</w:t>
      </w:r>
      <w:r w:rsidR="00C4114F">
        <w:t xml:space="preserve"> it is still interesting to see what kind of performance impact these scripts have on the overall user experience</w:t>
      </w:r>
      <w:r w:rsidR="008B51A4">
        <w:t>.</w:t>
      </w:r>
      <w:r w:rsidR="00416BEB">
        <w:t xml:space="preserve"> </w:t>
      </w:r>
    </w:p>
    <w:p w14:paraId="724A5054" w14:textId="77777777" w:rsidR="00F171DD" w:rsidRDefault="00F171DD" w:rsidP="00297150">
      <w:pPr>
        <w:spacing w:line="360" w:lineRule="auto"/>
        <w:jc w:val="both"/>
      </w:pPr>
    </w:p>
    <w:p w14:paraId="0F4485CD" w14:textId="265868E1" w:rsidR="00416BEB" w:rsidRPr="00FC476D" w:rsidRDefault="00416BEB" w:rsidP="00297150">
      <w:pPr>
        <w:spacing w:line="360" w:lineRule="auto"/>
        <w:jc w:val="both"/>
      </w:pPr>
      <w:r>
        <w:t>Testing the performance of the JS code running on the client is a matter of measuring the time the code takes to execute. To do this we simply g</w:t>
      </w:r>
      <w:r w:rsidR="0012747F">
        <w:t xml:space="preserve">et the time using JS at the start of the </w:t>
      </w:r>
      <w:r>
        <w:t>actual Modernizr code, and then ag</w:t>
      </w:r>
      <w:r w:rsidR="0012747F">
        <w:t xml:space="preserve">ain </w:t>
      </w:r>
      <w:r w:rsidR="00A70B0A">
        <w:t xml:space="preserve">after the cookie with the results has been </w:t>
      </w:r>
      <w:r w:rsidR="00A70B0A">
        <w:lastRenderedPageBreak/>
        <w:t>generated</w:t>
      </w:r>
      <w:r w:rsidR="0012747F">
        <w:t>.</w:t>
      </w:r>
      <w:r w:rsidR="00EC79D3">
        <w:t xml:space="preserve"> This is </w:t>
      </w:r>
      <w:r w:rsidR="00A70B0A">
        <w:t>done using the getTime function, which is a part of JS’s Date prototype</w:t>
      </w:r>
      <w:r w:rsidR="00F31F27">
        <w:t xml:space="preserve"> </w:t>
      </w:r>
      <w:r w:rsidR="00F31F27">
        <w:fldChar w:fldCharType="begin"/>
      </w:r>
      <w:r w:rsidR="00F31F27">
        <w:instrText xml:space="preserve"> ADDIN EN.CITE &lt;EndNote&gt;&lt;Cite&gt;&lt;Author&gt;ECMAScript&lt;/Author&gt;&lt;RecNum&gt;61&lt;/RecNum&gt;&lt;DisplayText&gt;[5]&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dates&gt;&lt;urls&gt;&lt;related-urls&gt;&lt;url&gt;http://www.ecma-international.org/ecma-262/5.1/&lt;/url&gt;&lt;/related-urls&gt;&lt;/urls&gt;&lt;/record&gt;&lt;/Cite&gt;&lt;/EndNote&gt;</w:instrText>
      </w:r>
      <w:r w:rsidR="00F31F27">
        <w:fldChar w:fldCharType="separate"/>
      </w:r>
      <w:r w:rsidR="00F31F27">
        <w:rPr>
          <w:noProof/>
        </w:rPr>
        <w:t>[</w:t>
      </w:r>
      <w:hyperlink w:anchor="_ENREF_5" w:tooltip="ECMAScript,  #61" w:history="1">
        <w:r w:rsidR="00F31F27">
          <w:rPr>
            <w:noProof/>
          </w:rPr>
          <w:t>5</w:t>
        </w:r>
      </w:hyperlink>
      <w:r w:rsidR="00F31F27">
        <w:rPr>
          <w:noProof/>
        </w:rPr>
        <w:t>]</w:t>
      </w:r>
      <w:r w:rsidR="00F31F27">
        <w:fldChar w:fldCharType="end"/>
      </w:r>
      <w:r w:rsidR="00A70B0A">
        <w:t>.</w:t>
      </w:r>
      <w:r w:rsidR="009804A8">
        <w:t xml:space="preserve"> The result</w:t>
      </w:r>
      <w:r w:rsidR="00A0096E">
        <w:t xml:space="preserve"> of</w:t>
      </w:r>
      <w:r w:rsidR="009804A8">
        <w:t xml:space="preserve"> subtracting the end time with the start time is displayed in an alert box and written down in a spreadsheet.</w:t>
      </w:r>
      <w:r w:rsidR="008F6C3D">
        <w:t xml:space="preserve"> This process is repeated a number of </w:t>
      </w:r>
      <w:r w:rsidR="000B0ACE">
        <w:t>times to get a reasonable dataset from which to calculate an average execution time. We do this in all the major desktop browsers and a few popular mobile browsers to get a comparison between the</w:t>
      </w:r>
      <w:r w:rsidR="00213F18">
        <w:t>ir</w:t>
      </w:r>
      <w:r w:rsidR="000B0ACE">
        <w:t xml:space="preserve"> average execution tim</w:t>
      </w:r>
      <w:r w:rsidR="00213F18">
        <w:t>e.</w:t>
      </w:r>
    </w:p>
    <w:p w14:paraId="1364F82E" w14:textId="77777777" w:rsidR="009A785D" w:rsidRDefault="009A785D" w:rsidP="00297150">
      <w:pPr>
        <w:spacing w:line="360" w:lineRule="auto"/>
        <w:jc w:val="both"/>
      </w:pPr>
    </w:p>
    <w:p w14:paraId="2ACA08F3" w14:textId="23C62AEB" w:rsidR="009A785D" w:rsidRDefault="009A785D" w:rsidP="00297150">
      <w:pPr>
        <w:pStyle w:val="Heading2"/>
        <w:spacing w:line="360" w:lineRule="auto"/>
        <w:jc w:val="both"/>
      </w:pPr>
      <w:r>
        <w:t>Comparing the built-in system with our plugin</w:t>
      </w:r>
    </w:p>
    <w:p w14:paraId="2017F990" w14:textId="29505F39" w:rsidR="000D1F6C" w:rsidRDefault="000D1F6C" w:rsidP="00297150">
      <w:pPr>
        <w:spacing w:line="360" w:lineRule="auto"/>
        <w:jc w:val="both"/>
      </w:pPr>
      <w:r>
        <w:t xml:space="preserve">Enonic has its own device </w:t>
      </w:r>
      <w:r w:rsidR="00DE31D4">
        <w:t xml:space="preserve">classification system built into it. This system is much simpler than our plugin, but might also be much more efficient when it comes to performance. While Detector has obvious advantages when it comes to the sheer amount of features it can detect, it has the potential of incurring a larger overhead on each request made to the server, due to the increase in business logic </w:t>
      </w:r>
      <w:r w:rsidR="003C6FE6">
        <w:t>and database queries</w:t>
      </w:r>
      <w:r w:rsidR="00DE31D4">
        <w:t xml:space="preserve"> per request.</w:t>
      </w:r>
      <w:r w:rsidR="006B1400">
        <w:t xml:space="preserve"> This poses the question: is the increased overhead worth the additional flexibility provided by the plugin? This is highly relevant as a big increase in request round-trip time has the potential to negatively impact the use</w:t>
      </w:r>
      <w:r w:rsidR="00FB1C5D">
        <w:t>r experience of Web pages</w:t>
      </w:r>
      <w:r w:rsidR="006B1400">
        <w:t xml:space="preserve"> using the plugin.</w:t>
      </w:r>
    </w:p>
    <w:p w14:paraId="28FBAFFC" w14:textId="77777777" w:rsidR="00DF35B5" w:rsidRDefault="00DF35B5" w:rsidP="00297150">
      <w:pPr>
        <w:spacing w:line="360" w:lineRule="auto"/>
        <w:jc w:val="both"/>
      </w:pPr>
    </w:p>
    <w:p w14:paraId="167D4CBA" w14:textId="3C16DEE1" w:rsidR="006103E2" w:rsidRDefault="00DF35B5" w:rsidP="00297150">
      <w:pPr>
        <w:spacing w:line="360" w:lineRule="auto"/>
        <w:jc w:val="both"/>
      </w:pPr>
      <w:r>
        <w:t>Measuring the difference in performance of the two systems can be done using the same method for measuring the performance of the backend.</w:t>
      </w:r>
      <w:r w:rsidR="00C37C68">
        <w:t xml:space="preserve"> The testing environment should be kept as similar between systems as is practically</w:t>
      </w:r>
      <w:r w:rsidR="00CE4959">
        <w:t xml:space="preserve"> possible. The references to the result of the Enonic device classification system should be equal in number to the amount of calls datasources make to the Detector FunctionLibrary extension.</w:t>
      </w:r>
      <w:r w:rsidR="00FF4A78">
        <w:t xml:space="preserve"> The difference in performance between the two systems should then present itself in the form of the request round-trip time found in the request timeline in the Chrome Developer Tools.</w:t>
      </w:r>
      <w:r w:rsidR="00DD3906">
        <w:t xml:space="preserve"> Intuition dictates that the plugin will perform worst in terms of speed, the question is simply: how much worse?</w:t>
      </w:r>
    </w:p>
    <w:p w14:paraId="42DBE21E" w14:textId="087E6EC5" w:rsidR="00F15F6F" w:rsidRDefault="00F15F6F" w:rsidP="00297150">
      <w:pPr>
        <w:pStyle w:val="Heading1"/>
        <w:spacing w:line="360" w:lineRule="auto"/>
        <w:jc w:val="both"/>
      </w:pPr>
      <w:r>
        <w:t>Results</w:t>
      </w:r>
    </w:p>
    <w:p w14:paraId="5FB839A0" w14:textId="059BC1D3" w:rsidR="00C64D30" w:rsidRDefault="00AD5285" w:rsidP="00297150">
      <w:pPr>
        <w:spacing w:line="360" w:lineRule="auto"/>
        <w:jc w:val="both"/>
      </w:pPr>
      <w:r>
        <w:t>The following section contains the results from the various performance tests described above. The tests were run on an Apache Tomcat webserver running Enonic, and all requests to it were done from the same machine addressing localhost</w:t>
      </w:r>
      <w:r w:rsidR="00523370">
        <w:t xml:space="preserve"> except for the JS </w:t>
      </w:r>
      <w:r w:rsidR="00523370">
        <w:lastRenderedPageBreak/>
        <w:t>performance tests conducted on mobile browsers</w:t>
      </w:r>
      <w:r w:rsidR="008E5E6B">
        <w:t>. The specs of the computer and mobile device are as follows:</w:t>
      </w:r>
    </w:p>
    <w:p w14:paraId="5EB53037" w14:textId="77777777" w:rsidR="008E5E6B" w:rsidRDefault="008E5E6B" w:rsidP="00297150">
      <w:pPr>
        <w:spacing w:line="360" w:lineRule="auto"/>
        <w:jc w:val="both"/>
      </w:pPr>
    </w:p>
    <w:p w14:paraId="6C21DE0F" w14:textId="13D16204" w:rsidR="00AD5285" w:rsidRDefault="00AD5285" w:rsidP="00297150">
      <w:pPr>
        <w:spacing w:line="360" w:lineRule="auto"/>
        <w:jc w:val="both"/>
      </w:pPr>
      <w:r>
        <w:t xml:space="preserve">The </w:t>
      </w:r>
      <w:r w:rsidR="005B31ED">
        <w:t>server/computer</w:t>
      </w:r>
      <w:r>
        <w:t xml:space="preserve"> is a MacBook Pro running OS X 10.8 with a 2.66 GH</w:t>
      </w:r>
      <w:r w:rsidR="00BD2428">
        <w:t xml:space="preserve">z Intel Core 2 Duo </w:t>
      </w:r>
      <w:r w:rsidR="00C64D30">
        <w:t>CPU</w:t>
      </w:r>
      <w:r w:rsidR="00BD2428">
        <w:t>,</w:t>
      </w:r>
      <w:r>
        <w:t xml:space="preserve"> 4 GB RAM</w:t>
      </w:r>
      <w:r w:rsidR="00BD2428">
        <w:t xml:space="preserve"> and a NVIDIA GeForce 9400M </w:t>
      </w:r>
      <w:r w:rsidR="00C64D30">
        <w:t>GPU.</w:t>
      </w:r>
    </w:p>
    <w:p w14:paraId="6A2669C9" w14:textId="77777777" w:rsidR="008E5E6B" w:rsidRDefault="008E5E6B" w:rsidP="00297150">
      <w:pPr>
        <w:spacing w:line="360" w:lineRule="auto"/>
        <w:jc w:val="both"/>
      </w:pPr>
    </w:p>
    <w:p w14:paraId="60C50202" w14:textId="510188AB" w:rsidR="00C64D30" w:rsidRDefault="00C64D30" w:rsidP="00297150">
      <w:pPr>
        <w:spacing w:line="360" w:lineRule="auto"/>
        <w:jc w:val="both"/>
      </w:pPr>
      <w:r>
        <w:t xml:space="preserve">The mobile device is a Samsung Galaxy S running Android 2.3.3 with a </w:t>
      </w:r>
      <w:r w:rsidRPr="00C64D30">
        <w:t>1 GHz Cortex-A8</w:t>
      </w:r>
      <w:r>
        <w:t xml:space="preserve"> CPU, 512 MB RAM and a </w:t>
      </w:r>
      <w:r w:rsidRPr="00C64D30">
        <w:t>PowerVR SGX540</w:t>
      </w:r>
      <w:r>
        <w:t xml:space="preserve"> GPU.</w:t>
      </w:r>
    </w:p>
    <w:p w14:paraId="0906CC0F" w14:textId="77777777" w:rsidR="007E6D30" w:rsidRDefault="007E6D30" w:rsidP="00297150">
      <w:pPr>
        <w:spacing w:line="360" w:lineRule="auto"/>
        <w:jc w:val="both"/>
      </w:pPr>
    </w:p>
    <w:p w14:paraId="64CF1BA9" w14:textId="1C60F7DA" w:rsidR="007E6D30" w:rsidRDefault="007E6D30" w:rsidP="00297150">
      <w:pPr>
        <w:spacing w:line="360" w:lineRule="auto"/>
        <w:jc w:val="both"/>
      </w:pPr>
      <w:r>
        <w:t>Both of these are representative of devices among the most widely used</w:t>
      </w:r>
      <w:r w:rsidR="00521447">
        <w:t xml:space="preserve"> in their respective categories</w:t>
      </w:r>
      <w:r>
        <w:t xml:space="preserve"> around the world at time of writing.</w:t>
      </w:r>
    </w:p>
    <w:p w14:paraId="0BE856A9" w14:textId="77777777" w:rsidR="00192007" w:rsidRDefault="00192007" w:rsidP="00297150">
      <w:pPr>
        <w:spacing w:line="360" w:lineRule="auto"/>
        <w:jc w:val="both"/>
      </w:pPr>
    </w:p>
    <w:p w14:paraId="6B51520E" w14:textId="29C5D9ED" w:rsidR="00192007" w:rsidRDefault="00192007" w:rsidP="00297150">
      <w:pPr>
        <w:pStyle w:val="Heading2"/>
        <w:spacing w:line="360" w:lineRule="auto"/>
        <w:jc w:val="both"/>
      </w:pPr>
      <w:r>
        <w:t>JavaScript Performance</w:t>
      </w:r>
    </w:p>
    <w:p w14:paraId="0142772E" w14:textId="1A71B06A" w:rsidR="00294AE5" w:rsidRDefault="00294AE5" w:rsidP="00297150">
      <w:pPr>
        <w:spacing w:line="360" w:lineRule="auto"/>
        <w:jc w:val="both"/>
      </w:pPr>
      <w:r>
        <w:t>We conducted the performance tests of the JS code as mentioned under the “method” section of this chapter. The three leftmost browsers are desktop browsers, while the three rightmost are mobile browsers. The time represents the average of 40 executions.</w:t>
      </w:r>
      <w:r w:rsidR="00531A4F">
        <w:t xml:space="preserve"> Testing on mobile browsers was done on a wireless local area network (WLAN) through a Linksys E4200 router.</w:t>
      </w:r>
      <w:r>
        <w:t xml:space="preserve"> The actual data can be viewed in the appendices.</w:t>
      </w:r>
    </w:p>
    <w:p w14:paraId="726352EA" w14:textId="77777777" w:rsidR="00294AE5" w:rsidRPr="00294AE5" w:rsidRDefault="00294AE5" w:rsidP="00297150">
      <w:pPr>
        <w:spacing w:line="360" w:lineRule="auto"/>
        <w:jc w:val="both"/>
      </w:pPr>
    </w:p>
    <w:p w14:paraId="1BF070D8" w14:textId="77777777" w:rsidR="00294AE5" w:rsidRDefault="00EA0B4C" w:rsidP="00297150">
      <w:pPr>
        <w:keepNext/>
        <w:spacing w:line="360" w:lineRule="auto"/>
        <w:jc w:val="both"/>
      </w:pPr>
      <w:r w:rsidRPr="00294AE5">
        <w:rPr>
          <w:noProof/>
        </w:rPr>
        <w:drawing>
          <wp:inline distT="0" distB="0" distL="0" distR="0" wp14:anchorId="5AB51391" wp14:editId="0B573231">
            <wp:extent cx="5760000" cy="2884865"/>
            <wp:effectExtent l="0" t="0" r="635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11">
                      <a:extLst>
                        <a:ext uri="{28A0092B-C50C-407E-A947-70E740481C1C}">
                          <a14:useLocalDpi xmlns:a14="http://schemas.microsoft.com/office/drawing/2010/main" val="0"/>
                        </a:ext>
                      </a:extLst>
                    </a:blip>
                    <a:stretch>
                      <a:fillRect/>
                    </a:stretch>
                  </pic:blipFill>
                  <pic:spPr>
                    <a:xfrm>
                      <a:off x="0" y="0"/>
                      <a:ext cx="5760000" cy="2884865"/>
                    </a:xfrm>
                    <a:prstGeom prst="rect">
                      <a:avLst/>
                    </a:prstGeom>
                  </pic:spPr>
                </pic:pic>
              </a:graphicData>
            </a:graphic>
          </wp:inline>
        </w:drawing>
      </w:r>
    </w:p>
    <w:p w14:paraId="26460FDF" w14:textId="1B47E2BC" w:rsidR="00192007" w:rsidRDefault="00294AE5" w:rsidP="00297150">
      <w:pPr>
        <w:pStyle w:val="Caption"/>
        <w:spacing w:line="360" w:lineRule="auto"/>
        <w:jc w:val="both"/>
      </w:pPr>
      <w:r>
        <w:t xml:space="preserve">Figure </w:t>
      </w:r>
      <w:fldSimple w:instr=" SEQ Figure \* ARABIC ">
        <w:r w:rsidR="0082360C">
          <w:rPr>
            <w:noProof/>
          </w:rPr>
          <w:t>4</w:t>
        </w:r>
      </w:fldSimple>
      <w:r>
        <w:t>: Average execution time</w:t>
      </w:r>
      <w:r w:rsidR="00451DB8">
        <w:t xml:space="preserve"> in milliseconds</w:t>
      </w:r>
      <w:r>
        <w:t xml:space="preserve"> of Detector JS code on various desktop and mobile browsers</w:t>
      </w:r>
      <w:r w:rsidR="00451DB8">
        <w:t>. The JS engine used by the browsers is written in parentheses.</w:t>
      </w:r>
    </w:p>
    <w:p w14:paraId="3D71CAB1" w14:textId="53673AEC" w:rsidR="00DD4A51" w:rsidRDefault="00DD4A51" w:rsidP="00297150">
      <w:pPr>
        <w:spacing w:line="360" w:lineRule="auto"/>
        <w:jc w:val="both"/>
      </w:pPr>
      <w:r>
        <w:lastRenderedPageBreak/>
        <w:t xml:space="preserve">There is an obvious difference in the execution </w:t>
      </w:r>
      <w:r w:rsidR="00F17271">
        <w:t>time on desktop browsers compared to</w:t>
      </w:r>
      <w:r>
        <w:t xml:space="preserve"> mobile browsers</w:t>
      </w:r>
      <w:r w:rsidR="00F426C9">
        <w:t>, which was expected considering the limited system resources on the mobile device.</w:t>
      </w:r>
      <w:r w:rsidR="00F17271">
        <w:t xml:space="preserve"> The choice of browsers to test on was simply a matter of choosing three popular browsers among the devices used</w:t>
      </w:r>
      <w:r w:rsidR="00451DB8">
        <w:t xml:space="preserve"> that also used different JS engines</w:t>
      </w:r>
      <w:r w:rsidR="00F17271">
        <w:t>. There are also others</w:t>
      </w:r>
      <w:r w:rsidR="009A0E37">
        <w:t>, such as Opera for desktops and Chrome for Android</w:t>
      </w:r>
      <w:r w:rsidR="00F17271">
        <w:t>, but for our purposes</w:t>
      </w:r>
      <w:r w:rsidR="00AE0B6B">
        <w:t xml:space="preserve"> we decided that</w:t>
      </w:r>
      <w:r w:rsidR="00F17271">
        <w:t xml:space="preserve"> three browsers per device sufficed.</w:t>
      </w:r>
    </w:p>
    <w:p w14:paraId="7C0BD1CD" w14:textId="77777777" w:rsidR="00396413" w:rsidRDefault="00396413" w:rsidP="00297150">
      <w:pPr>
        <w:spacing w:line="360" w:lineRule="auto"/>
        <w:jc w:val="both"/>
      </w:pPr>
    </w:p>
    <w:p w14:paraId="6C7CAD04" w14:textId="060662ED" w:rsidR="00396413" w:rsidRDefault="00396413" w:rsidP="00297150">
      <w:pPr>
        <w:pStyle w:val="Heading2"/>
        <w:spacing w:line="360" w:lineRule="auto"/>
        <w:jc w:val="both"/>
      </w:pPr>
      <w:r>
        <w:t>Backend performance</w:t>
      </w:r>
    </w:p>
    <w:p w14:paraId="1021E915" w14:textId="44946809" w:rsidR="00654D6D" w:rsidRDefault="00F65567" w:rsidP="00297150">
      <w:pPr>
        <w:spacing w:line="360" w:lineRule="auto"/>
        <w:jc w:val="both"/>
      </w:pPr>
      <w:r>
        <w:t xml:space="preserve">The backend performance tests were split into two </w:t>
      </w:r>
      <w:r w:rsidR="00A210A1">
        <w:t>parts, as mentioned under the “M</w:t>
      </w:r>
      <w:r>
        <w:t xml:space="preserve">ethod” section earlier in this chapter. </w:t>
      </w:r>
      <w:r w:rsidR="00A26485">
        <w:t>One for measuring the round trip time of a request made to the test home page, and one for measuring the rendering and processing time on the server itself.</w:t>
      </w:r>
      <w:r w:rsidR="008E78F4">
        <w:t xml:space="preserve"> Both of these tests are done both with and without the plugin installed, as to measure the impact of using the plugin against the native device classification system.</w:t>
      </w:r>
    </w:p>
    <w:p w14:paraId="2C2CFB93" w14:textId="77777777" w:rsidR="0087739A" w:rsidRDefault="0087739A" w:rsidP="00297150">
      <w:pPr>
        <w:spacing w:line="360" w:lineRule="auto"/>
        <w:jc w:val="both"/>
      </w:pPr>
    </w:p>
    <w:p w14:paraId="49EB18AF" w14:textId="50BE80F6" w:rsidR="0087739A" w:rsidRPr="00654D6D" w:rsidRDefault="0087739A" w:rsidP="00297150">
      <w:pPr>
        <w:spacing w:line="360" w:lineRule="auto"/>
        <w:jc w:val="both"/>
      </w:pPr>
      <w:r>
        <w:t xml:space="preserve">The request round-trip time also </w:t>
      </w:r>
      <w:r w:rsidR="001D33B6">
        <w:t>took</w:t>
      </w:r>
      <w:r>
        <w:t xml:space="preserve"> into account the extra request that occurs when the interceptor makes an extra redirect to execute the Modernizr tests on the client prior to loading the actual page.</w:t>
      </w:r>
    </w:p>
    <w:p w14:paraId="66756F8D" w14:textId="7A12537D" w:rsidR="00052014" w:rsidRDefault="00052014" w:rsidP="00297150">
      <w:pPr>
        <w:pStyle w:val="Heading3"/>
        <w:spacing w:line="360" w:lineRule="auto"/>
        <w:jc w:val="both"/>
      </w:pPr>
      <w:r>
        <w:t>Request Round-trip time</w:t>
      </w:r>
    </w:p>
    <w:p w14:paraId="52D1FC49" w14:textId="3BC9C473" w:rsidR="0077028C" w:rsidRDefault="0077028C" w:rsidP="00297150">
      <w:pPr>
        <w:spacing w:line="360" w:lineRule="auto"/>
        <w:jc w:val="both"/>
      </w:pPr>
      <w:r>
        <w:t xml:space="preserve">The round-trip time of a request reflects the </w:t>
      </w:r>
      <w:r w:rsidR="008C3746">
        <w:t xml:space="preserve">time it takes from a user enters a URL to the actual web site is displayed. </w:t>
      </w:r>
      <w:r w:rsidR="004F7406">
        <w:t xml:space="preserve">In our instance it was interesting to see the average round-trip time of requests made with, and without the plugin being installed. For the plugin we measured the </w:t>
      </w:r>
      <w:r w:rsidR="009E3D5B">
        <w:t>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336F02">
        <w:t xml:space="preserve"> The</w:t>
      </w:r>
      <w:r w:rsidR="00E65589">
        <w:t xml:space="preserve"> measurements can be seen in the appendices.</w:t>
      </w:r>
    </w:p>
    <w:p w14:paraId="38A7C12B" w14:textId="77777777" w:rsidR="00B4701C" w:rsidRPr="0077028C" w:rsidRDefault="00B4701C" w:rsidP="00297150">
      <w:pPr>
        <w:spacing w:line="360" w:lineRule="auto"/>
        <w:jc w:val="both"/>
      </w:pPr>
    </w:p>
    <w:p w14:paraId="16DEC84C" w14:textId="77777777" w:rsidR="008C3746" w:rsidRDefault="0077028C" w:rsidP="00297150">
      <w:pPr>
        <w:keepNext/>
        <w:spacing w:line="360" w:lineRule="auto"/>
        <w:jc w:val="both"/>
      </w:pPr>
      <w:r>
        <w:rPr>
          <w:noProof/>
        </w:rPr>
        <w:lastRenderedPageBreak/>
        <w:drawing>
          <wp:inline distT="0" distB="0" distL="0" distR="0" wp14:anchorId="7C2840C8" wp14:editId="46129B06">
            <wp:extent cx="5755640" cy="2882900"/>
            <wp:effectExtent l="0" t="0" r="1016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12">
                      <a:extLst>
                        <a:ext uri="{28A0092B-C50C-407E-A947-70E740481C1C}">
                          <a14:useLocalDpi xmlns:a14="http://schemas.microsoft.com/office/drawing/2010/main" val="0"/>
                        </a:ext>
                      </a:extLst>
                    </a:blip>
                    <a:stretch>
                      <a:fillRect/>
                    </a:stretch>
                  </pic:blipFill>
                  <pic:spPr>
                    <a:xfrm>
                      <a:off x="0" y="0"/>
                      <a:ext cx="5755640" cy="2882900"/>
                    </a:xfrm>
                    <a:prstGeom prst="rect">
                      <a:avLst/>
                    </a:prstGeom>
                  </pic:spPr>
                </pic:pic>
              </a:graphicData>
            </a:graphic>
          </wp:inline>
        </w:drawing>
      </w:r>
    </w:p>
    <w:p w14:paraId="5A8F5708" w14:textId="499BDC94" w:rsidR="007B32B1" w:rsidRDefault="008C3746" w:rsidP="00297150">
      <w:pPr>
        <w:pStyle w:val="Caption"/>
        <w:spacing w:line="360" w:lineRule="auto"/>
        <w:jc w:val="both"/>
      </w:pPr>
      <w:r>
        <w:t xml:space="preserve">Figure </w:t>
      </w:r>
      <w:fldSimple w:instr=" SEQ Figure \* ARABIC ">
        <w:r w:rsidR="0082360C">
          <w:rPr>
            <w:noProof/>
          </w:rPr>
          <w:t>5</w:t>
        </w:r>
      </w:fldSimple>
      <w:r>
        <w:t>: The average round-trip time of requests made using the plugin in both the common, and worst case, along with the time when not having the plugin installed.</w:t>
      </w:r>
    </w:p>
    <w:p w14:paraId="328F51D9" w14:textId="0F8FB508" w:rsidR="007B5EDE" w:rsidRPr="007B5EDE" w:rsidRDefault="007B5EDE" w:rsidP="00297150">
      <w:pPr>
        <w:spacing w:line="360" w:lineRule="auto"/>
        <w:jc w:val="both"/>
      </w:pPr>
      <w:r>
        <w:t>The results suggest that the only time the plugin has a significant impact on the request round</w:t>
      </w:r>
      <w:r w:rsidR="00814045">
        <w:t>-trip time is in the worst case, where it is increased by 81 percent.</w:t>
      </w:r>
      <w:r w:rsidR="00411B47">
        <w:t xml:space="preserve"> The differences between the common case and not having the plugin installed are so small that they can be attributed to performance fluctuations o</w:t>
      </w:r>
      <w:r w:rsidR="00506302">
        <w:t>n the machine</w:t>
      </w:r>
      <w:r w:rsidR="001176D1">
        <w:t xml:space="preserve"> we</w:t>
      </w:r>
      <w:r w:rsidR="00506302">
        <w:t xml:space="preserve"> used for testing. This test was conducted using Google Chrome, as mentioned earlier,</w:t>
      </w:r>
      <w:r w:rsidR="009A41F6">
        <w:t xml:space="preserve"> and</w:t>
      </w:r>
      <w:r w:rsidR="00506302">
        <w:t xml:space="preserve"> the interceptor redirect time, which includes the rendering of the Detector JS, is quite close to the average execution time we measured for Chrome’s V8 JS engine.</w:t>
      </w:r>
      <w:r w:rsidR="009A41F6">
        <w:t xml:space="preserve"> The biggest chunk of time spent in the worst case is in the main request, after the redirect. This includes parsing the Modernizr result cookie, instantiating a UA object with the results and marshaling it into a MongoDB document, before storing it in the database.</w:t>
      </w:r>
      <w:r w:rsidR="00DE62FE">
        <w:t xml:space="preserve"> An unknown factor is how long it takes to resolve a UA family when it is invoked through an Enonic datasource. This can be tested using Enonic’s built-in page trace tool in its administration interface.</w:t>
      </w:r>
    </w:p>
    <w:p w14:paraId="42455D1F" w14:textId="749C1C01" w:rsidR="00052014" w:rsidRDefault="0077028C" w:rsidP="00297150">
      <w:pPr>
        <w:pStyle w:val="Heading3"/>
        <w:spacing w:line="360" w:lineRule="auto"/>
        <w:jc w:val="both"/>
      </w:pPr>
      <w:r>
        <w:br/>
      </w:r>
      <w:r w:rsidR="00052014">
        <w:t>Server processing time</w:t>
      </w:r>
    </w:p>
    <w:p w14:paraId="31EC32AE" w14:textId="2913BDC0" w:rsidR="003A3B6B" w:rsidRDefault="003A3B6B" w:rsidP="00297150">
      <w:pPr>
        <w:spacing w:line="360" w:lineRule="auto"/>
        <w:jc w:val="both"/>
      </w:pPr>
      <w:r>
        <w:t xml:space="preserve">As mentioned earlier, Enonic contains a page trace tool in its administration interface, which </w:t>
      </w:r>
      <w:r w:rsidR="0025373D">
        <w:t>gives a breakdown of where the processing and rendering time is spent on the server. We used this to find the averages in the common case of the plugin, where the UA is known and it only</w:t>
      </w:r>
      <w:r w:rsidR="00C662BC">
        <w:t xml:space="preserve"> needs to resolve the UA family when the getUAFamily method is invoked from a datasource.</w:t>
      </w:r>
      <w:r w:rsidR="00BD2BD6">
        <w:t xml:space="preserve"> To test the method we needed a UA family definition file to </w:t>
      </w:r>
      <w:r w:rsidR="00BD2BD6">
        <w:lastRenderedPageBreak/>
        <w:t xml:space="preserve">that getUAFamily should use to match the best fitting UA family. The JSON file we used is shown in </w:t>
      </w:r>
      <w:r w:rsidR="00BD2BD6">
        <w:fldChar w:fldCharType="begin"/>
      </w:r>
      <w:r w:rsidR="00BD2BD6">
        <w:instrText xml:space="preserve"> REF _Ref226015519 \h </w:instrText>
      </w:r>
      <w:r w:rsidR="00BD2BD6">
        <w:fldChar w:fldCharType="separate"/>
      </w:r>
      <w:r w:rsidR="00BD2BD6">
        <w:t xml:space="preserve">Code Snippet </w:t>
      </w:r>
      <w:r w:rsidR="00BD2BD6">
        <w:rPr>
          <w:noProof/>
        </w:rPr>
        <w:t>1</w:t>
      </w:r>
      <w:r w:rsidR="00BD2BD6">
        <w:fldChar w:fldCharType="end"/>
      </w:r>
      <w:r w:rsidR="00BD2BD6">
        <w:t xml:space="preserve">. </w:t>
      </w:r>
      <w:r w:rsidR="00C662BC">
        <w:t xml:space="preserve"> The actual data can be viewed in the appendices.</w:t>
      </w:r>
    </w:p>
    <w:p w14:paraId="34674C98" w14:textId="45AB0C7B" w:rsidR="00E65589" w:rsidRPr="003A3B6B" w:rsidRDefault="00F57FEB" w:rsidP="00297150">
      <w:pPr>
        <w:spacing w:line="360" w:lineRule="auto"/>
        <w:jc w:val="both"/>
      </w:pPr>
      <w:r>
        <w:rPr>
          <w:noProof/>
        </w:rPr>
        <mc:AlternateContent>
          <mc:Choice Requires="wpg">
            <w:drawing>
              <wp:anchor distT="0" distB="0" distL="114300" distR="114300" simplePos="0" relativeHeight="251666432" behindDoc="0" locked="0" layoutInCell="1" allowOverlap="1" wp14:anchorId="4E0A9ADB" wp14:editId="5249DA85">
                <wp:simplePos x="0" y="0"/>
                <wp:positionH relativeFrom="column">
                  <wp:posOffset>1028700</wp:posOffset>
                </wp:positionH>
                <wp:positionV relativeFrom="paragraph">
                  <wp:posOffset>-671195</wp:posOffset>
                </wp:positionV>
                <wp:extent cx="3599815" cy="3757930"/>
                <wp:effectExtent l="0" t="0" r="32385" b="1270"/>
                <wp:wrapTopAndBottom/>
                <wp:docPr id="8" name="Group 8"/>
                <wp:cNvGraphicFramePr/>
                <a:graphic xmlns:a="http://schemas.openxmlformats.org/drawingml/2006/main">
                  <a:graphicData uri="http://schemas.microsoft.com/office/word/2010/wordprocessingGroup">
                    <wpg:wgp>
                      <wpg:cNvGrpSpPr/>
                      <wpg:grpSpPr>
                        <a:xfrm>
                          <a:off x="0" y="0"/>
                          <a:ext cx="3599815" cy="3757930"/>
                          <a:chOff x="0" y="0"/>
                          <a:chExt cx="3599815" cy="3757930"/>
                        </a:xfrm>
                      </wpg:grpSpPr>
                      <wps:wsp>
                        <wps:cNvPr id="2" name="Text Box 2"/>
                        <wps:cNvSpPr txBox="1"/>
                        <wps:spPr>
                          <a:xfrm>
                            <a:off x="0" y="0"/>
                            <a:ext cx="3599815" cy="330009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314E267" w14:textId="77777777" w:rsidR="003D0E8A" w:rsidRPr="00BF1848" w:rsidRDefault="003D0E8A" w:rsidP="00BF1848">
                              <w:pPr>
                                <w:rPr>
                                  <w:rFonts w:ascii="Consolas" w:hAnsi="Consolas"/>
                                  <w:sz w:val="20"/>
                                  <w:szCs w:val="20"/>
                                </w:rPr>
                              </w:pPr>
                              <w:r w:rsidRPr="00BF1848">
                                <w:rPr>
                                  <w:rFonts w:ascii="Consolas" w:hAnsi="Consolas"/>
                                  <w:sz w:val="20"/>
                                  <w:szCs w:val="20"/>
                                </w:rPr>
                                <w:t>{</w:t>
                              </w:r>
                            </w:p>
                            <w:p w14:paraId="433E5C10" w14:textId="77777777" w:rsidR="003D0E8A" w:rsidRPr="00BF1848" w:rsidRDefault="003D0E8A" w:rsidP="00BF1848">
                              <w:pPr>
                                <w:rPr>
                                  <w:rFonts w:ascii="Consolas" w:hAnsi="Consolas"/>
                                  <w:sz w:val="20"/>
                                  <w:szCs w:val="20"/>
                                </w:rPr>
                              </w:pPr>
                              <w:r w:rsidRPr="00BF1848">
                                <w:rPr>
                                  <w:rFonts w:ascii="Consolas" w:hAnsi="Consolas"/>
                                  <w:sz w:val="20"/>
                                  <w:szCs w:val="20"/>
                                </w:rPr>
                                <w:tab/>
                                <w:t>"chrome" : {</w:t>
                              </w:r>
                            </w:p>
                            <w:p w14:paraId="2EEE8031" w14:textId="501BE1F3"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EB8A86D"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5D22222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01853A1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6F124AD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2BCED73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3922BFE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6B5EB2A8" w14:textId="77777777" w:rsidR="003D0E8A" w:rsidRPr="00BF1848" w:rsidRDefault="003D0E8A" w:rsidP="00BF1848">
                              <w:pPr>
                                <w:rPr>
                                  <w:rFonts w:ascii="Consolas" w:hAnsi="Consolas"/>
                                  <w:sz w:val="20"/>
                                  <w:szCs w:val="20"/>
                                </w:rPr>
                              </w:pPr>
                              <w:r w:rsidRPr="00BF1848">
                                <w:rPr>
                                  <w:rFonts w:ascii="Consolas" w:hAnsi="Consolas"/>
                                  <w:sz w:val="20"/>
                                  <w:szCs w:val="20"/>
                                </w:rPr>
                                <w:tab/>
                                <w:t>"notmobile" : {</w:t>
                              </w:r>
                            </w:p>
                            <w:p w14:paraId="2AF8C21B"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243B4F0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125311B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17DA607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08E6B4E" w14:textId="77777777" w:rsidR="003D0E8A" w:rsidRPr="00BF1848" w:rsidRDefault="003D0E8A" w:rsidP="00BF1848">
                              <w:pPr>
                                <w:rPr>
                                  <w:rFonts w:ascii="Consolas" w:hAnsi="Consolas"/>
                                  <w:sz w:val="20"/>
                                  <w:szCs w:val="20"/>
                                </w:rPr>
                              </w:pPr>
                              <w:r w:rsidRPr="00BF1848">
                                <w:rPr>
                                  <w:rFonts w:ascii="Consolas" w:hAnsi="Consolas"/>
                                  <w:sz w:val="20"/>
                                  <w:szCs w:val="20"/>
                                </w:rPr>
                                <w:tab/>
                                <w:t>"mobile" : {</w:t>
                              </w:r>
                            </w:p>
                            <w:p w14:paraId="62B7647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30959D2B"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C077C59" w14:textId="76BB4B17" w:rsidR="003D0E8A" w:rsidRPr="00BF1848" w:rsidRDefault="003D0E8A" w:rsidP="00BF1848">
                              <w:pPr>
                                <w:rPr>
                                  <w:rFonts w:ascii="Consolas" w:hAnsi="Consolas"/>
                                  <w:sz w:val="20"/>
                                  <w:szCs w:val="20"/>
                                </w:rPr>
                              </w:pPr>
                              <w:r w:rsidRPr="00BF1848">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336296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A63FEF" w14:textId="3DE6EF8F" w:rsidR="003D0E8A" w:rsidRDefault="003D0E8A" w:rsidP="00F57FEB">
                              <w:pPr>
                                <w:pStyle w:val="Caption"/>
                                <w:rPr>
                                  <w:noProof/>
                                </w:rPr>
                              </w:pPr>
                              <w:bookmarkStart w:id="2" w:name="_Ref226015519"/>
                              <w:r>
                                <w:t xml:space="preserve">Code Snippet </w:t>
                              </w:r>
                              <w:fldSimple w:instr=" SEQ Code_Snippet \* ARABIC ">
                                <w:r>
                                  <w:rPr>
                                    <w:noProof/>
                                  </w:rPr>
                                  <w:t>1</w:t>
                                </w:r>
                              </w:fldSimple>
                              <w:bookmarkEnd w:id="2"/>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 o:spid="_x0000_s1035" style="position:absolute;left:0;text-align:left;margin-left:81pt;margin-top:-52.8pt;width:283.45pt;height:295.9pt;z-index:251666432;mso-height-relative:margin" coordsize="3599815,37579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">
                <v:shape id="Text Box 2" o:spid="_x0000_s1036" type="#_x0000_t202" style="position:absolute;width:3599815;height:3300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3314E267" w14:textId="77777777" w:rsidR="007E777E" w:rsidRPr="00BF1848" w:rsidRDefault="007E777E" w:rsidP="00BF1848">
                        <w:pPr>
                          <w:rPr>
                            <w:rFonts w:ascii="Consolas" w:hAnsi="Consolas"/>
                            <w:sz w:val="20"/>
                            <w:szCs w:val="20"/>
                          </w:rPr>
                        </w:pPr>
                        <w:r w:rsidRPr="00BF1848">
                          <w:rPr>
                            <w:rFonts w:ascii="Consolas" w:hAnsi="Consolas"/>
                            <w:sz w:val="20"/>
                            <w:szCs w:val="20"/>
                          </w:rPr>
                          <w:t>{</w:t>
                        </w:r>
                      </w:p>
                      <w:p w14:paraId="433E5C10"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2EEE8031" w14:textId="501BE1F3"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EB8A86D"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5D22222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01853A1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6F124AD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2BCED73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3922BFE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6B5EB2A8"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AF8C21B"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243B4F0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125311B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17DA607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08E6B4E"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62B7647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30959D2B"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C077C59" w14:textId="76BB4B17" w:rsidR="007E777E" w:rsidRPr="00BF1848" w:rsidRDefault="007E777E" w:rsidP="00BF1848">
                        <w:pPr>
                          <w:rPr>
                            <w:rFonts w:ascii="Consolas" w:hAnsi="Consolas"/>
                            <w:sz w:val="20"/>
                            <w:szCs w:val="20"/>
                          </w:rPr>
                        </w:pPr>
                        <w:r w:rsidRPr="00BF1848">
                          <w:rPr>
                            <w:rFonts w:ascii="Consolas" w:hAnsi="Consolas"/>
                            <w:sz w:val="20"/>
                            <w:szCs w:val="20"/>
                          </w:rPr>
                          <w:t>}</w:t>
                        </w:r>
                      </w:p>
                    </w:txbxContent>
                  </v:textbox>
                </v:shape>
                <v:shape id="Text Box 5" o:spid="_x0000_s1037" type="#_x0000_t202" style="position:absolute;top:336296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A63FEF" w14:textId="3DE6EF8F" w:rsidR="007E777E" w:rsidRDefault="007E777E" w:rsidP="00F57FEB">
                        <w:pPr>
                          <w:pStyle w:val="Caption"/>
                          <w:rPr>
                            <w:noProof/>
                          </w:rPr>
                        </w:pPr>
                        <w:bookmarkStart w:id="5" w:name="_Ref226015519"/>
                        <w:r>
                          <w:t xml:space="preserve">Code Snippet </w:t>
                        </w:r>
                        <w:fldSimple w:instr=" SEQ Code_Snippet \* ARABIC ">
                          <w:r>
                            <w:rPr>
                              <w:noProof/>
                            </w:rPr>
                            <w:t>1</w:t>
                          </w:r>
                        </w:fldSimple>
                        <w:bookmarkEnd w:id="5"/>
                        <w:r>
                          <w:t xml:space="preserve">: The UA family definition JSON used for testing </w:t>
                        </w:r>
                        <w:proofErr w:type="spellStart"/>
                        <w:r>
                          <w:t>getUAFamily</w:t>
                        </w:r>
                        <w:proofErr w:type="spellEnd"/>
                        <w:r>
                          <w:t>.</w:t>
                        </w:r>
                      </w:p>
                    </w:txbxContent>
                  </v:textbox>
                </v:shape>
                <w10:wrap type="topAndBottom"/>
              </v:group>
            </w:pict>
          </mc:Fallback>
        </mc:AlternateContent>
      </w:r>
    </w:p>
    <w:p w14:paraId="7F5459AF" w14:textId="77777777" w:rsidR="00E65589" w:rsidRDefault="007B32B1" w:rsidP="00297150">
      <w:pPr>
        <w:keepNext/>
        <w:spacing w:line="360" w:lineRule="auto"/>
        <w:jc w:val="both"/>
      </w:pPr>
      <w:r>
        <w:rPr>
          <w:noProof/>
        </w:rPr>
        <w:drawing>
          <wp:inline distT="0" distB="0" distL="0" distR="0" wp14:anchorId="4CDC8C6B" wp14:editId="6C1B3F0D">
            <wp:extent cx="5755640" cy="2882900"/>
            <wp:effectExtent l="0" t="0" r="1016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13">
                      <a:extLst>
                        <a:ext uri="{28A0092B-C50C-407E-A947-70E740481C1C}">
                          <a14:useLocalDpi xmlns:a14="http://schemas.microsoft.com/office/drawing/2010/main" val="0"/>
                        </a:ext>
                      </a:extLst>
                    </a:blip>
                    <a:stretch>
                      <a:fillRect/>
                    </a:stretch>
                  </pic:blipFill>
                  <pic:spPr>
                    <a:xfrm>
                      <a:off x="0" y="0"/>
                      <a:ext cx="5755640" cy="2882900"/>
                    </a:xfrm>
                    <a:prstGeom prst="rect">
                      <a:avLst/>
                    </a:prstGeom>
                  </pic:spPr>
                </pic:pic>
              </a:graphicData>
            </a:graphic>
          </wp:inline>
        </w:drawing>
      </w:r>
    </w:p>
    <w:p w14:paraId="4B6A6DDA" w14:textId="578D96E0" w:rsidR="002F6422" w:rsidRDefault="00E65589" w:rsidP="00297150">
      <w:pPr>
        <w:pStyle w:val="Caption"/>
        <w:spacing w:line="360" w:lineRule="auto"/>
        <w:jc w:val="both"/>
      </w:pPr>
      <w:bookmarkStart w:id="3" w:name="_Ref226015408"/>
      <w:r>
        <w:t xml:space="preserve">Figure </w:t>
      </w:r>
      <w:fldSimple w:instr=" SEQ Figure \* ARABIC ">
        <w:r w:rsidR="0082360C">
          <w:rPr>
            <w:noProof/>
          </w:rPr>
          <w:t>6</w:t>
        </w:r>
      </w:fldSimple>
      <w:bookmarkEnd w:id="3"/>
      <w:r>
        <w:t>: The average backend rendering and processing time spent, as well as the average time spent executing the getUAFamily method.</w:t>
      </w:r>
    </w:p>
    <w:p w14:paraId="7A6D6B31" w14:textId="037497AC" w:rsidR="005D7A7E" w:rsidRDefault="005D7A7E" w:rsidP="00297150">
      <w:pPr>
        <w:spacing w:line="360" w:lineRule="auto"/>
        <w:jc w:val="both"/>
      </w:pPr>
      <w:r>
        <w:t>From our results</w:t>
      </w:r>
      <w:r w:rsidR="00975217">
        <w:t xml:space="preserve"> shown</w:t>
      </w:r>
      <w:r w:rsidR="006527F3">
        <w:t xml:space="preserve"> in </w:t>
      </w:r>
      <w:r w:rsidR="006527F3">
        <w:fldChar w:fldCharType="begin"/>
      </w:r>
      <w:r w:rsidR="006527F3">
        <w:instrText xml:space="preserve"> REF _Ref226015408 \h </w:instrText>
      </w:r>
      <w:r w:rsidR="006527F3">
        <w:fldChar w:fldCharType="separate"/>
      </w:r>
      <w:r w:rsidR="006527F3">
        <w:t xml:space="preserve">Figure </w:t>
      </w:r>
      <w:r w:rsidR="006527F3">
        <w:rPr>
          <w:noProof/>
        </w:rPr>
        <w:t>6</w:t>
      </w:r>
      <w:r w:rsidR="006527F3">
        <w:fldChar w:fldCharType="end"/>
      </w:r>
      <w:r>
        <w:t xml:space="preserve"> it is evident that the time spent executing the getUAFamily method is so small as to almost be irrelevant when looking at the processing time, and even more so when looking at the total rendering time.</w:t>
      </w:r>
      <w:r w:rsidR="00F711A2">
        <w:t xml:space="preserve"> </w:t>
      </w:r>
      <w:r w:rsidR="00F711A2">
        <w:lastRenderedPageBreak/>
        <w:t>getUAFamily takes up</w:t>
      </w:r>
      <w:r w:rsidR="008A573E">
        <w:t xml:space="preserve"> 1.9 percent of the average processing time, and 0.7 percent of the</w:t>
      </w:r>
      <w:r w:rsidR="00941AA4">
        <w:t xml:space="preserve"> average</w:t>
      </w:r>
      <w:r w:rsidR="008A573E">
        <w:t xml:space="preserve"> total rendering time.</w:t>
      </w:r>
    </w:p>
    <w:p w14:paraId="3B370E71" w14:textId="77777777" w:rsidR="008132B0" w:rsidRDefault="008132B0" w:rsidP="00297150">
      <w:pPr>
        <w:spacing w:line="360" w:lineRule="auto"/>
        <w:jc w:val="both"/>
      </w:pPr>
    </w:p>
    <w:p w14:paraId="55C7547E" w14:textId="77777777" w:rsidR="00312EBA" w:rsidRDefault="008132B0" w:rsidP="00297150">
      <w:pPr>
        <w:spacing w:line="360" w:lineRule="auto"/>
        <w:jc w:val="both"/>
      </w:pPr>
      <w:r>
        <w:t>From th</w:t>
      </w:r>
      <w:r w:rsidR="00BC5E35">
        <w:t xml:space="preserve">ese results we can see that most of the performance hit from the plugin is in the </w:t>
      </w:r>
      <w:r>
        <w:t>case of encoun</w:t>
      </w:r>
      <w:r w:rsidR="00BC5E35">
        <w:t>tering an unknown UA. In the common case</w:t>
      </w:r>
      <w:r w:rsidR="00AD1DF2">
        <w:t xml:space="preserve"> it</w:t>
      </w:r>
      <w:r w:rsidR="00BC5E35">
        <w:t xml:space="preserve"> has a negligible impact on the performance of the request round-trip times and backend processing time.</w:t>
      </w:r>
      <w:r w:rsidR="0023123C">
        <w:t xml:space="preserve"> In the common case the plugin does lookups in the database and resolves the UA family each time a</w:t>
      </w:r>
      <w:r w:rsidR="009E2C67">
        <w:t xml:space="preserve"> datasource invokes getUAFamily, which we can see from our results does not impact the performance in any meaningful way.</w:t>
      </w:r>
      <w:r w:rsidR="00214C40">
        <w:t xml:space="preserve"> Database queries can be expensive, but they are not in our case when using MongoDB. Its caching scheme uses all available memory on the </w:t>
      </w:r>
      <w:r w:rsidR="00F9413B">
        <w:t xml:space="preserve">machine as a cache, and it </w:t>
      </w:r>
      <w:r w:rsidR="00214C40">
        <w:t>will</w:t>
      </w:r>
      <w:r w:rsidR="00F9413B">
        <w:t xml:space="preserve"> thus</w:t>
      </w:r>
      <w:r w:rsidR="0048309F">
        <w:t xml:space="preserve"> cache most</w:t>
      </w:r>
      <w:r w:rsidR="00214C40">
        <w:t xml:space="preserve"> results, leading to fast database lookups</w:t>
      </w:r>
      <w:r w:rsidR="00791900">
        <w:t xml:space="preserve"> in the common case</w:t>
      </w:r>
      <w:r w:rsidR="00214C40">
        <w:t>.</w:t>
      </w:r>
      <w:r w:rsidR="00C3225B">
        <w:t xml:space="preserve"> MongoDB documents are more similar to objects than relational data, meaning the process of mapping between POJO’s and database data i</w:t>
      </w:r>
      <w:r w:rsidR="007B57D5">
        <w:t xml:space="preserve">s potentially less expensive for </w:t>
      </w:r>
      <w:r w:rsidR="00C3225B">
        <w:t>MongoDB. It unknown, but likely that using a relational database can</w:t>
      </w:r>
      <w:r w:rsidR="001E375F">
        <w:t xml:space="preserve"> increase the time of both getUAFamily</w:t>
      </w:r>
      <w:r w:rsidR="008A6712">
        <w:t xml:space="preserve"> and the HttpInterceptor itself because of the difference in caching schemes and data structures.</w:t>
      </w:r>
    </w:p>
    <w:p w14:paraId="31C34726" w14:textId="67D76E65" w:rsidR="00693A59" w:rsidRDefault="00693A59" w:rsidP="00297150">
      <w:pPr>
        <w:pStyle w:val="Heading1"/>
        <w:spacing w:line="360" w:lineRule="auto"/>
        <w:jc w:val="both"/>
      </w:pPr>
      <w:r>
        <w:t>Summary</w:t>
      </w:r>
    </w:p>
    <w:p w14:paraId="108CDF0A" w14:textId="75937569" w:rsidR="00B62A8D" w:rsidRDefault="00CA321B" w:rsidP="00297150">
      <w:pPr>
        <w:spacing w:line="360" w:lineRule="auto"/>
        <w:jc w:val="both"/>
      </w:pPr>
      <w:r>
        <w:t>In this chapter we have looked at Web performan</w:t>
      </w:r>
      <w:r w:rsidR="003C1F3C">
        <w:t>ce, what it entails</w:t>
      </w:r>
      <w:r>
        <w:t xml:space="preserve"> and why it is important in the context of this thesis. We have</w:t>
      </w:r>
      <w:r w:rsidR="003C1F3C">
        <w:t xml:space="preserve"> </w:t>
      </w:r>
      <w:r w:rsidR="006010FB">
        <w:t>described the method of how we have conducted the performance tests of the Detector plugin for Enonic CMS, and lastly presented the re</w:t>
      </w:r>
      <w:r w:rsidR="007F25CE">
        <w:t xml:space="preserve">sults of these tests. The results </w:t>
      </w:r>
      <w:r w:rsidR="003D0E8A">
        <w:t xml:space="preserve">show that the </w:t>
      </w:r>
      <w:r w:rsidR="00885F0D">
        <w:t>plugin has little to no impact on performance in the common case, while it does impact performance in the case where it has to conduct feature tests on the client.</w:t>
      </w:r>
      <w:bookmarkStart w:id="4" w:name="_GoBack"/>
      <w:bookmarkEnd w:id="4"/>
    </w:p>
    <w:p w14:paraId="07A65A9F" w14:textId="07552A6C" w:rsidR="00312EBA" w:rsidRDefault="00312EBA" w:rsidP="00297150">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2AF3A56D" w14:textId="0A981690" w:rsidR="00312EBA" w:rsidRDefault="00312EBA" w:rsidP="00297150">
      <w:pPr>
        <w:pStyle w:val="Heading1"/>
        <w:spacing w:line="360" w:lineRule="auto"/>
        <w:jc w:val="both"/>
      </w:pPr>
      <w:r>
        <w:lastRenderedPageBreak/>
        <w:t>Bibliography</w:t>
      </w:r>
    </w:p>
    <w:p w14:paraId="601E1F3C" w14:textId="77777777" w:rsidR="00312EBA" w:rsidRPr="00312EBA" w:rsidRDefault="00312EBA" w:rsidP="00297150">
      <w:pPr>
        <w:spacing w:line="360" w:lineRule="auto"/>
        <w:jc w:val="both"/>
      </w:pPr>
    </w:p>
    <w:p w14:paraId="2DBF9DDD" w14:textId="77777777" w:rsidR="00F31F27" w:rsidRPr="00F31F27" w:rsidRDefault="00312EBA" w:rsidP="00297150">
      <w:pPr>
        <w:spacing w:line="360" w:lineRule="auto"/>
        <w:ind w:left="720" w:hanging="720"/>
        <w:jc w:val="both"/>
        <w:rPr>
          <w:rFonts w:ascii="Cambria" w:hAnsi="Cambria"/>
          <w:noProof/>
        </w:rPr>
      </w:pPr>
      <w:r>
        <w:fldChar w:fldCharType="begin"/>
      </w:r>
      <w:r>
        <w:instrText xml:space="preserve"> ADDIN EN.REFLIST </w:instrText>
      </w:r>
      <w:r>
        <w:fldChar w:fldCharType="separate"/>
      </w:r>
      <w:bookmarkStart w:id="5" w:name="_ENREF_1"/>
      <w:r w:rsidR="00F31F27" w:rsidRPr="00F31F27">
        <w:rPr>
          <w:rFonts w:ascii="Cambria" w:hAnsi="Cambria"/>
          <w:noProof/>
        </w:rPr>
        <w:t>[1]</w:t>
      </w:r>
      <w:r w:rsidR="00F31F27" w:rsidRPr="00F31F27">
        <w:rPr>
          <w:rFonts w:ascii="Cambria" w:hAnsi="Cambria"/>
          <w:noProof/>
        </w:rPr>
        <w:tab/>
        <w:t xml:space="preserve">N. C. Zakas, "The Evolution of Web Development for Mobile Devices," </w:t>
      </w:r>
      <w:r w:rsidR="00F31F27" w:rsidRPr="00F31F27">
        <w:rPr>
          <w:rFonts w:ascii="Cambria" w:hAnsi="Cambria"/>
          <w:i/>
          <w:noProof/>
        </w:rPr>
        <w:t xml:space="preserve">Queue, </w:t>
      </w:r>
      <w:r w:rsidR="00F31F27" w:rsidRPr="00F31F27">
        <w:rPr>
          <w:rFonts w:ascii="Cambria" w:hAnsi="Cambria"/>
          <w:noProof/>
        </w:rPr>
        <w:t>vol. 11, pp. 30-39, 2013.</w:t>
      </w:r>
      <w:bookmarkEnd w:id="5"/>
    </w:p>
    <w:p w14:paraId="5080365C" w14:textId="77777777" w:rsidR="00F31F27" w:rsidRPr="00F31F27" w:rsidRDefault="00F31F27" w:rsidP="00297150">
      <w:pPr>
        <w:spacing w:line="360" w:lineRule="auto"/>
        <w:ind w:left="720" w:hanging="720"/>
        <w:jc w:val="both"/>
        <w:rPr>
          <w:rFonts w:ascii="Cambria" w:hAnsi="Cambria"/>
          <w:noProof/>
        </w:rPr>
      </w:pPr>
      <w:bookmarkStart w:id="6" w:name="_ENREF_2"/>
      <w:r w:rsidRPr="00F31F27">
        <w:rPr>
          <w:rFonts w:ascii="Cambria" w:hAnsi="Cambria"/>
          <w:noProof/>
        </w:rPr>
        <w:t>[2]</w:t>
      </w:r>
      <w:r w:rsidRPr="00F31F27">
        <w:rPr>
          <w:rFonts w:ascii="Cambria" w:hAnsi="Cambria"/>
          <w:noProof/>
        </w:rPr>
        <w:tab/>
        <w:t xml:space="preserve">S. Souders, "High-performance web sites," </w:t>
      </w:r>
      <w:r w:rsidRPr="00F31F27">
        <w:rPr>
          <w:rFonts w:ascii="Cambria" w:hAnsi="Cambria"/>
          <w:i/>
          <w:noProof/>
        </w:rPr>
        <w:t xml:space="preserve">Commun. ACM, </w:t>
      </w:r>
      <w:r w:rsidRPr="00F31F27">
        <w:rPr>
          <w:rFonts w:ascii="Cambria" w:hAnsi="Cambria"/>
          <w:noProof/>
        </w:rPr>
        <w:t>vol. 51, pp. 36-41, 2008.</w:t>
      </w:r>
      <w:bookmarkEnd w:id="6"/>
    </w:p>
    <w:p w14:paraId="0D0A8AC1" w14:textId="77777777" w:rsidR="00F31F27" w:rsidRPr="00F31F27" w:rsidRDefault="00F31F27" w:rsidP="00297150">
      <w:pPr>
        <w:spacing w:line="360" w:lineRule="auto"/>
        <w:ind w:left="720" w:hanging="720"/>
        <w:jc w:val="both"/>
        <w:rPr>
          <w:rFonts w:ascii="Cambria" w:hAnsi="Cambria"/>
          <w:noProof/>
        </w:rPr>
      </w:pPr>
      <w:bookmarkStart w:id="7" w:name="_ENREF_3"/>
      <w:r w:rsidRPr="00F31F27">
        <w:rPr>
          <w:rFonts w:ascii="Cambria" w:hAnsi="Cambria"/>
          <w:noProof/>
        </w:rPr>
        <w:t>[3]</w:t>
      </w:r>
      <w:r w:rsidRPr="00F31F27">
        <w:rPr>
          <w:rFonts w:ascii="Cambria" w:hAnsi="Cambria"/>
          <w:noProof/>
        </w:rPr>
        <w:tab/>
        <w:t xml:space="preserve">I. Nir, "Latency in Mobile Networks – The Missing Link," in </w:t>
      </w:r>
      <w:r w:rsidRPr="00F31F27">
        <w:rPr>
          <w:rFonts w:ascii="Cambria" w:hAnsi="Cambria"/>
          <w:i/>
          <w:noProof/>
        </w:rPr>
        <w:t>Performance Calendar</w:t>
      </w:r>
      <w:r w:rsidRPr="00F31F27">
        <w:rPr>
          <w:rFonts w:ascii="Cambria" w:hAnsi="Cambria"/>
          <w:noProof/>
        </w:rPr>
        <w:t xml:space="preserve"> vol. 2013, ed, 2012.</w:t>
      </w:r>
      <w:bookmarkEnd w:id="7"/>
    </w:p>
    <w:p w14:paraId="231E42DB" w14:textId="77777777" w:rsidR="00F31F27" w:rsidRPr="00F31F27" w:rsidRDefault="00F31F27" w:rsidP="00297150">
      <w:pPr>
        <w:spacing w:line="360" w:lineRule="auto"/>
        <w:ind w:left="720" w:hanging="720"/>
        <w:jc w:val="both"/>
        <w:rPr>
          <w:rFonts w:ascii="Cambria" w:hAnsi="Cambria"/>
          <w:noProof/>
        </w:rPr>
      </w:pPr>
      <w:bookmarkStart w:id="8" w:name="_ENREF_4"/>
      <w:r w:rsidRPr="00F31F27">
        <w:rPr>
          <w:rFonts w:ascii="Cambria" w:hAnsi="Cambria"/>
          <w:noProof/>
        </w:rPr>
        <w:t>[4]</w:t>
      </w:r>
      <w:r w:rsidRPr="00F31F27">
        <w:rPr>
          <w:rFonts w:ascii="Cambria" w:hAnsi="Cambria"/>
          <w:noProof/>
        </w:rPr>
        <w:tab/>
        <w:t xml:space="preserve">S. Souders, "WPO – Web Performance Optimization," in </w:t>
      </w:r>
      <w:r w:rsidRPr="00F31F27">
        <w:rPr>
          <w:rFonts w:ascii="Cambria" w:hAnsi="Cambria"/>
          <w:i/>
          <w:noProof/>
        </w:rPr>
        <w:t>stevesouders.com</w:t>
      </w:r>
      <w:r w:rsidRPr="00F31F27">
        <w:rPr>
          <w:rFonts w:ascii="Cambria" w:hAnsi="Cambria"/>
          <w:noProof/>
        </w:rPr>
        <w:t xml:space="preserve"> vol. 2013, ed, 2010.</w:t>
      </w:r>
      <w:bookmarkEnd w:id="8"/>
    </w:p>
    <w:p w14:paraId="6677AF6B" w14:textId="77777777" w:rsidR="00F31F27" w:rsidRPr="00F31F27" w:rsidRDefault="00F31F27" w:rsidP="00297150">
      <w:pPr>
        <w:spacing w:line="360" w:lineRule="auto"/>
        <w:ind w:left="720" w:hanging="720"/>
        <w:jc w:val="both"/>
        <w:rPr>
          <w:rFonts w:ascii="Cambria" w:hAnsi="Cambria"/>
          <w:noProof/>
        </w:rPr>
      </w:pPr>
      <w:bookmarkStart w:id="9" w:name="_ENREF_5"/>
      <w:r w:rsidRPr="00F31F27">
        <w:rPr>
          <w:rFonts w:ascii="Cambria" w:hAnsi="Cambria"/>
          <w:noProof/>
        </w:rPr>
        <w:t>[5]</w:t>
      </w:r>
      <w:r w:rsidRPr="00F31F27">
        <w:rPr>
          <w:rFonts w:ascii="Cambria" w:hAnsi="Cambria"/>
          <w:noProof/>
        </w:rPr>
        <w:tab/>
        <w:t>E. ECMAScript and E. C. M. Association, "ECMAScript Language Specification," ed.</w:t>
      </w:r>
      <w:bookmarkEnd w:id="9"/>
    </w:p>
    <w:p w14:paraId="78061F13" w14:textId="5AF790B7" w:rsidR="00F31F27" w:rsidRDefault="00F31F27" w:rsidP="00297150">
      <w:pPr>
        <w:spacing w:line="360" w:lineRule="auto"/>
        <w:jc w:val="both"/>
        <w:rPr>
          <w:rFonts w:ascii="Cambria" w:hAnsi="Cambria"/>
          <w:noProof/>
        </w:rPr>
      </w:pPr>
    </w:p>
    <w:p w14:paraId="461D0E4F" w14:textId="45B62715" w:rsidR="00531A4F" w:rsidRPr="005D7A7E" w:rsidRDefault="00312EBA" w:rsidP="00297150">
      <w:pPr>
        <w:spacing w:line="360" w:lineRule="auto"/>
        <w:jc w:val="both"/>
      </w:pPr>
      <w:r>
        <w:fldChar w:fldCharType="end"/>
      </w:r>
    </w:p>
    <w:sectPr w:rsidR="00531A4F" w:rsidRPr="005D7A7E" w:rsidSect="00E94A96">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7&lt;/item&gt;&lt;item&gt;28&lt;/item&gt;&lt;item&gt;59&lt;/item&gt;&lt;item&gt;60&lt;/item&gt;&lt;item&gt;61&lt;/item&gt;&lt;/record-ids&gt;&lt;/item&gt;&lt;/Libraries&gt;"/>
  </w:docVars>
  <w:rsids>
    <w:rsidRoot w:val="00596F1D"/>
    <w:rsid w:val="00016684"/>
    <w:rsid w:val="00024B45"/>
    <w:rsid w:val="00024EB2"/>
    <w:rsid w:val="00052014"/>
    <w:rsid w:val="000706C7"/>
    <w:rsid w:val="0008476F"/>
    <w:rsid w:val="00091DEA"/>
    <w:rsid w:val="000B0ACE"/>
    <w:rsid w:val="000B33F6"/>
    <w:rsid w:val="000B54E4"/>
    <w:rsid w:val="000C3770"/>
    <w:rsid w:val="000C6118"/>
    <w:rsid w:val="000D0C6F"/>
    <w:rsid w:val="000D1F6C"/>
    <w:rsid w:val="001119FC"/>
    <w:rsid w:val="00112569"/>
    <w:rsid w:val="00114319"/>
    <w:rsid w:val="001176D1"/>
    <w:rsid w:val="0012747F"/>
    <w:rsid w:val="001369E7"/>
    <w:rsid w:val="001429CC"/>
    <w:rsid w:val="001449BC"/>
    <w:rsid w:val="00145E35"/>
    <w:rsid w:val="001576E5"/>
    <w:rsid w:val="00171001"/>
    <w:rsid w:val="0018779D"/>
    <w:rsid w:val="00192007"/>
    <w:rsid w:val="0019328F"/>
    <w:rsid w:val="001A097B"/>
    <w:rsid w:val="001A18D1"/>
    <w:rsid w:val="001A1E5F"/>
    <w:rsid w:val="001A7CE1"/>
    <w:rsid w:val="001D33B6"/>
    <w:rsid w:val="001E10A7"/>
    <w:rsid w:val="001E375F"/>
    <w:rsid w:val="001E5ED9"/>
    <w:rsid w:val="001E6338"/>
    <w:rsid w:val="001F0FA6"/>
    <w:rsid w:val="0020330E"/>
    <w:rsid w:val="0021274A"/>
    <w:rsid w:val="00213F18"/>
    <w:rsid w:val="00214C40"/>
    <w:rsid w:val="002302D3"/>
    <w:rsid w:val="0023123C"/>
    <w:rsid w:val="00231C99"/>
    <w:rsid w:val="0023578E"/>
    <w:rsid w:val="002430B9"/>
    <w:rsid w:val="00244155"/>
    <w:rsid w:val="0025373D"/>
    <w:rsid w:val="002860B5"/>
    <w:rsid w:val="002903DE"/>
    <w:rsid w:val="00294AE5"/>
    <w:rsid w:val="00297150"/>
    <w:rsid w:val="002B5335"/>
    <w:rsid w:val="002F6422"/>
    <w:rsid w:val="00300DF2"/>
    <w:rsid w:val="00306D7E"/>
    <w:rsid w:val="00312801"/>
    <w:rsid w:val="00312EBA"/>
    <w:rsid w:val="00317EB3"/>
    <w:rsid w:val="0032096C"/>
    <w:rsid w:val="003271C9"/>
    <w:rsid w:val="00327356"/>
    <w:rsid w:val="00336F02"/>
    <w:rsid w:val="003407F3"/>
    <w:rsid w:val="00346739"/>
    <w:rsid w:val="00361748"/>
    <w:rsid w:val="003677E0"/>
    <w:rsid w:val="0039203A"/>
    <w:rsid w:val="00396413"/>
    <w:rsid w:val="003A3B6B"/>
    <w:rsid w:val="003A6C45"/>
    <w:rsid w:val="003C1F3C"/>
    <w:rsid w:val="003C46B2"/>
    <w:rsid w:val="003C6FE6"/>
    <w:rsid w:val="003D0E8A"/>
    <w:rsid w:val="003D2ECC"/>
    <w:rsid w:val="003D65B2"/>
    <w:rsid w:val="003F20E8"/>
    <w:rsid w:val="003F7693"/>
    <w:rsid w:val="004011EA"/>
    <w:rsid w:val="00401371"/>
    <w:rsid w:val="00404754"/>
    <w:rsid w:val="004056C7"/>
    <w:rsid w:val="00411B47"/>
    <w:rsid w:val="004126A6"/>
    <w:rsid w:val="004133BC"/>
    <w:rsid w:val="00416BEB"/>
    <w:rsid w:val="004317D4"/>
    <w:rsid w:val="00437960"/>
    <w:rsid w:val="00437E8C"/>
    <w:rsid w:val="00451DB8"/>
    <w:rsid w:val="00454651"/>
    <w:rsid w:val="00454F1A"/>
    <w:rsid w:val="0045510F"/>
    <w:rsid w:val="00456954"/>
    <w:rsid w:val="00457825"/>
    <w:rsid w:val="004627FC"/>
    <w:rsid w:val="004628B0"/>
    <w:rsid w:val="00464F97"/>
    <w:rsid w:val="00480939"/>
    <w:rsid w:val="004809B2"/>
    <w:rsid w:val="0048309F"/>
    <w:rsid w:val="0048441A"/>
    <w:rsid w:val="00491791"/>
    <w:rsid w:val="00492F4C"/>
    <w:rsid w:val="004A58D3"/>
    <w:rsid w:val="004B40A3"/>
    <w:rsid w:val="004B6E3E"/>
    <w:rsid w:val="004B7BAA"/>
    <w:rsid w:val="004F6CF4"/>
    <w:rsid w:val="004F7406"/>
    <w:rsid w:val="005004D9"/>
    <w:rsid w:val="00502DD1"/>
    <w:rsid w:val="00506302"/>
    <w:rsid w:val="00516AFE"/>
    <w:rsid w:val="00520A1A"/>
    <w:rsid w:val="00521447"/>
    <w:rsid w:val="00523370"/>
    <w:rsid w:val="0052556C"/>
    <w:rsid w:val="00531A4F"/>
    <w:rsid w:val="00542DC4"/>
    <w:rsid w:val="00543208"/>
    <w:rsid w:val="00554544"/>
    <w:rsid w:val="005573B9"/>
    <w:rsid w:val="0056243D"/>
    <w:rsid w:val="00576AF0"/>
    <w:rsid w:val="00577E28"/>
    <w:rsid w:val="00592347"/>
    <w:rsid w:val="00596F1D"/>
    <w:rsid w:val="005A25C2"/>
    <w:rsid w:val="005A79D7"/>
    <w:rsid w:val="005B31ED"/>
    <w:rsid w:val="005D7A7E"/>
    <w:rsid w:val="005E1BF7"/>
    <w:rsid w:val="006010FB"/>
    <w:rsid w:val="00603D85"/>
    <w:rsid w:val="006103E2"/>
    <w:rsid w:val="006160DB"/>
    <w:rsid w:val="0062195F"/>
    <w:rsid w:val="00622C71"/>
    <w:rsid w:val="006351B2"/>
    <w:rsid w:val="0063784A"/>
    <w:rsid w:val="00642AD6"/>
    <w:rsid w:val="0064465C"/>
    <w:rsid w:val="00650C03"/>
    <w:rsid w:val="006527F3"/>
    <w:rsid w:val="00654D6D"/>
    <w:rsid w:val="00672305"/>
    <w:rsid w:val="00673302"/>
    <w:rsid w:val="00676036"/>
    <w:rsid w:val="00690268"/>
    <w:rsid w:val="00693A59"/>
    <w:rsid w:val="00693CB0"/>
    <w:rsid w:val="006B1400"/>
    <w:rsid w:val="006B5D96"/>
    <w:rsid w:val="006D1AF6"/>
    <w:rsid w:val="006E3E7C"/>
    <w:rsid w:val="006F0583"/>
    <w:rsid w:val="006F3020"/>
    <w:rsid w:val="006F3CB1"/>
    <w:rsid w:val="0071495B"/>
    <w:rsid w:val="00724CA1"/>
    <w:rsid w:val="00727753"/>
    <w:rsid w:val="00735EEC"/>
    <w:rsid w:val="007366DC"/>
    <w:rsid w:val="007569EF"/>
    <w:rsid w:val="00761F85"/>
    <w:rsid w:val="0076318B"/>
    <w:rsid w:val="0077028C"/>
    <w:rsid w:val="00770990"/>
    <w:rsid w:val="00787BBF"/>
    <w:rsid w:val="00791900"/>
    <w:rsid w:val="007B142D"/>
    <w:rsid w:val="007B259E"/>
    <w:rsid w:val="007B2C24"/>
    <w:rsid w:val="007B2F81"/>
    <w:rsid w:val="007B32B1"/>
    <w:rsid w:val="007B57D5"/>
    <w:rsid w:val="007B5EDE"/>
    <w:rsid w:val="007B60B3"/>
    <w:rsid w:val="007E6D30"/>
    <w:rsid w:val="007E777E"/>
    <w:rsid w:val="007E7C07"/>
    <w:rsid w:val="007F25CE"/>
    <w:rsid w:val="008132B0"/>
    <w:rsid w:val="00814045"/>
    <w:rsid w:val="00814A10"/>
    <w:rsid w:val="0082360C"/>
    <w:rsid w:val="008249CE"/>
    <w:rsid w:val="008260F5"/>
    <w:rsid w:val="00827998"/>
    <w:rsid w:val="00856CCB"/>
    <w:rsid w:val="008767AC"/>
    <w:rsid w:val="0087739A"/>
    <w:rsid w:val="00885F0D"/>
    <w:rsid w:val="0088702F"/>
    <w:rsid w:val="00892171"/>
    <w:rsid w:val="00894063"/>
    <w:rsid w:val="00896A8A"/>
    <w:rsid w:val="008A063E"/>
    <w:rsid w:val="008A573E"/>
    <w:rsid w:val="008A6712"/>
    <w:rsid w:val="008B04E1"/>
    <w:rsid w:val="008B51A4"/>
    <w:rsid w:val="008C0765"/>
    <w:rsid w:val="008C3746"/>
    <w:rsid w:val="008E5E6B"/>
    <w:rsid w:val="008E78F4"/>
    <w:rsid w:val="008E7FBE"/>
    <w:rsid w:val="008F1F6E"/>
    <w:rsid w:val="008F6C3D"/>
    <w:rsid w:val="00903209"/>
    <w:rsid w:val="00917323"/>
    <w:rsid w:val="00921F8C"/>
    <w:rsid w:val="00941AA4"/>
    <w:rsid w:val="00941F26"/>
    <w:rsid w:val="0096063E"/>
    <w:rsid w:val="00974D5D"/>
    <w:rsid w:val="00975217"/>
    <w:rsid w:val="009804A8"/>
    <w:rsid w:val="009850BC"/>
    <w:rsid w:val="0098513A"/>
    <w:rsid w:val="00995F0E"/>
    <w:rsid w:val="009A0E37"/>
    <w:rsid w:val="009A2C50"/>
    <w:rsid w:val="009A41F6"/>
    <w:rsid w:val="009A5F25"/>
    <w:rsid w:val="009A785D"/>
    <w:rsid w:val="009C52EC"/>
    <w:rsid w:val="009D6B27"/>
    <w:rsid w:val="009E079E"/>
    <w:rsid w:val="009E2C67"/>
    <w:rsid w:val="009E3D5B"/>
    <w:rsid w:val="009E535B"/>
    <w:rsid w:val="009E67D2"/>
    <w:rsid w:val="00A0096E"/>
    <w:rsid w:val="00A127C7"/>
    <w:rsid w:val="00A210A1"/>
    <w:rsid w:val="00A24895"/>
    <w:rsid w:val="00A25C6D"/>
    <w:rsid w:val="00A26485"/>
    <w:rsid w:val="00A31470"/>
    <w:rsid w:val="00A36050"/>
    <w:rsid w:val="00A4359D"/>
    <w:rsid w:val="00A46333"/>
    <w:rsid w:val="00A57FF0"/>
    <w:rsid w:val="00A63A08"/>
    <w:rsid w:val="00A70250"/>
    <w:rsid w:val="00A70B0A"/>
    <w:rsid w:val="00A71A23"/>
    <w:rsid w:val="00A761D2"/>
    <w:rsid w:val="00A851D8"/>
    <w:rsid w:val="00A8642B"/>
    <w:rsid w:val="00A906F2"/>
    <w:rsid w:val="00A92D20"/>
    <w:rsid w:val="00AB14F7"/>
    <w:rsid w:val="00AB31DC"/>
    <w:rsid w:val="00AC4F02"/>
    <w:rsid w:val="00AC5008"/>
    <w:rsid w:val="00AC73F0"/>
    <w:rsid w:val="00AD1DF2"/>
    <w:rsid w:val="00AD3085"/>
    <w:rsid w:val="00AD5285"/>
    <w:rsid w:val="00AE0B6B"/>
    <w:rsid w:val="00AE1BC7"/>
    <w:rsid w:val="00AE4E62"/>
    <w:rsid w:val="00AF5B9B"/>
    <w:rsid w:val="00AF5C23"/>
    <w:rsid w:val="00B047D9"/>
    <w:rsid w:val="00B068D7"/>
    <w:rsid w:val="00B20E7F"/>
    <w:rsid w:val="00B4701C"/>
    <w:rsid w:val="00B62A8D"/>
    <w:rsid w:val="00B645C7"/>
    <w:rsid w:val="00B80E0E"/>
    <w:rsid w:val="00B85A18"/>
    <w:rsid w:val="00B91EDF"/>
    <w:rsid w:val="00BA1819"/>
    <w:rsid w:val="00BA5365"/>
    <w:rsid w:val="00BC397D"/>
    <w:rsid w:val="00BC5E35"/>
    <w:rsid w:val="00BD1DB7"/>
    <w:rsid w:val="00BD2428"/>
    <w:rsid w:val="00BD2BD6"/>
    <w:rsid w:val="00BD3542"/>
    <w:rsid w:val="00BE649E"/>
    <w:rsid w:val="00BE6C09"/>
    <w:rsid w:val="00BF1848"/>
    <w:rsid w:val="00BF400B"/>
    <w:rsid w:val="00C020B1"/>
    <w:rsid w:val="00C31593"/>
    <w:rsid w:val="00C3225B"/>
    <w:rsid w:val="00C3321F"/>
    <w:rsid w:val="00C375BB"/>
    <w:rsid w:val="00C37BA8"/>
    <w:rsid w:val="00C37C68"/>
    <w:rsid w:val="00C4114F"/>
    <w:rsid w:val="00C51C0A"/>
    <w:rsid w:val="00C54558"/>
    <w:rsid w:val="00C632C2"/>
    <w:rsid w:val="00C64D30"/>
    <w:rsid w:val="00C662BC"/>
    <w:rsid w:val="00CA321B"/>
    <w:rsid w:val="00CC30C6"/>
    <w:rsid w:val="00CD3704"/>
    <w:rsid w:val="00CE068D"/>
    <w:rsid w:val="00CE4959"/>
    <w:rsid w:val="00D028E1"/>
    <w:rsid w:val="00D25995"/>
    <w:rsid w:val="00D54BA9"/>
    <w:rsid w:val="00D85411"/>
    <w:rsid w:val="00D867CF"/>
    <w:rsid w:val="00DA73FE"/>
    <w:rsid w:val="00DD2FDE"/>
    <w:rsid w:val="00DD3906"/>
    <w:rsid w:val="00DD4A51"/>
    <w:rsid w:val="00DE31D4"/>
    <w:rsid w:val="00DE3339"/>
    <w:rsid w:val="00DE62FE"/>
    <w:rsid w:val="00DF35B5"/>
    <w:rsid w:val="00E17CC3"/>
    <w:rsid w:val="00E312A7"/>
    <w:rsid w:val="00E41C09"/>
    <w:rsid w:val="00E42960"/>
    <w:rsid w:val="00E47DD0"/>
    <w:rsid w:val="00E54C79"/>
    <w:rsid w:val="00E65589"/>
    <w:rsid w:val="00E76C18"/>
    <w:rsid w:val="00E80974"/>
    <w:rsid w:val="00E92A5D"/>
    <w:rsid w:val="00E94A96"/>
    <w:rsid w:val="00EA0B4C"/>
    <w:rsid w:val="00EC04A8"/>
    <w:rsid w:val="00EC79D3"/>
    <w:rsid w:val="00ED09A3"/>
    <w:rsid w:val="00ED6D76"/>
    <w:rsid w:val="00EF2BF7"/>
    <w:rsid w:val="00F15F6F"/>
    <w:rsid w:val="00F171DD"/>
    <w:rsid w:val="00F17271"/>
    <w:rsid w:val="00F31F27"/>
    <w:rsid w:val="00F426C9"/>
    <w:rsid w:val="00F57AEF"/>
    <w:rsid w:val="00F57FEB"/>
    <w:rsid w:val="00F63BFF"/>
    <w:rsid w:val="00F65567"/>
    <w:rsid w:val="00F711A2"/>
    <w:rsid w:val="00F84AD7"/>
    <w:rsid w:val="00F84E82"/>
    <w:rsid w:val="00F9413B"/>
    <w:rsid w:val="00FA267A"/>
    <w:rsid w:val="00FB1C5D"/>
    <w:rsid w:val="00FB647E"/>
    <w:rsid w:val="00FC12D3"/>
    <w:rsid w:val="00FC476D"/>
    <w:rsid w:val="00FF4A78"/>
    <w:rsid w:val="00FF5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B593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251172">
      <w:bodyDiv w:val="1"/>
      <w:marLeft w:val="0"/>
      <w:marRight w:val="0"/>
      <w:marTop w:val="0"/>
      <w:marBottom w:val="0"/>
      <w:divBdr>
        <w:top w:val="none" w:sz="0" w:space="0" w:color="auto"/>
        <w:left w:val="none" w:sz="0" w:space="0" w:color="auto"/>
        <w:bottom w:val="none" w:sz="0" w:space="0" w:color="auto"/>
        <w:right w:val="none" w:sz="0" w:space="0" w:color="auto"/>
      </w:divBdr>
    </w:div>
    <w:div w:id="1863397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7</TotalTime>
  <Pages>15</Pages>
  <Words>4343</Words>
  <Characters>24757</Characters>
  <Application>Microsoft Macintosh Word</Application>
  <DocSecurity>0</DocSecurity>
  <Lines>206</Lines>
  <Paragraphs>58</Paragraphs>
  <ScaleCrop>false</ScaleCrop>
  <Company/>
  <LinksUpToDate>false</LinksUpToDate>
  <CharactersWithSpaces>29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328</cp:revision>
  <dcterms:created xsi:type="dcterms:W3CDTF">2013-03-05T15:47:00Z</dcterms:created>
  <dcterms:modified xsi:type="dcterms:W3CDTF">2013-04-16T14:15:00Z</dcterms:modified>
</cp:coreProperties>
</file>